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EFED1C" w14:textId="77777777" w:rsidR="00E97402" w:rsidRDefault="00E97402">
      <w:pPr>
        <w:pStyle w:val="Text"/>
        <w:ind w:firstLine="0"/>
        <w:rPr>
          <w:sz w:val="18"/>
          <w:szCs w:val="18"/>
        </w:rPr>
      </w:pPr>
      <w:r w:rsidRPr="004A395E">
        <w:rPr>
          <w:rStyle w:val="FootnoteReference"/>
        </w:rPr>
        <w:footnoteReference w:customMarkFollows="1" w:id="1"/>
        <w:sym w:font="Symbol" w:char="F020"/>
      </w:r>
    </w:p>
    <w:p w14:paraId="5A6818A5" w14:textId="691F0988" w:rsidR="00E97402" w:rsidRDefault="001829C8">
      <w:pPr>
        <w:pStyle w:val="Title"/>
        <w:framePr w:wrap="notBeside"/>
      </w:pPr>
      <w:r>
        <w:t>Calibration and characterization of electromagnetic position and orientation trackers</w:t>
      </w:r>
    </w:p>
    <w:p w14:paraId="66866B19" w14:textId="5711CF8E"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w:t>
      </w:r>
      <w:r w:rsidR="00C24B91">
        <w:t xml:space="preserve">Claudia Pelle, </w:t>
      </w:r>
      <w:r w:rsidR="00641A41">
        <w:t xml:space="preserve">Ralph L. Hollis, </w:t>
      </w:r>
      <w:r w:rsidR="00641A41" w:rsidRPr="00641A41">
        <w:rPr>
          <w:i/>
        </w:rPr>
        <w:t>Fellow, IEEE</w:t>
      </w:r>
      <w:r w:rsidR="00641A41">
        <w:t xml:space="preserve">, </w:t>
      </w:r>
      <w:r w:rsidR="00C24B91">
        <w:t>E</w:t>
      </w:r>
      <w:r w:rsidR="008C6E77">
        <w:t>lena De</w:t>
      </w:r>
      <w:r w:rsidR="00C24B91">
        <w:t xml:space="preserve"> Momi, </w:t>
      </w:r>
      <w:r w:rsidR="00C24B91">
        <w:rPr>
          <w:i/>
        </w:rPr>
        <w:t xml:space="preserve">Senior Member, IEEE, </w:t>
      </w:r>
      <w:r w:rsidR="00E97402">
        <w:t xml:space="preserve">and </w:t>
      </w:r>
      <w:r>
        <w:t>Cameron N. Riviere</w:t>
      </w:r>
      <w:r w:rsidR="00C24B91">
        <w:t>,</w:t>
      </w:r>
      <w:r w:rsidR="0037551B">
        <w:t xml:space="preserve"> </w:t>
      </w:r>
      <w:r w:rsidR="00C24B91">
        <w:rPr>
          <w:i/>
        </w:rPr>
        <w:t xml:space="preserve">Senior </w:t>
      </w:r>
      <w:r w:rsidR="00E97402">
        <w:rPr>
          <w:rStyle w:val="MemberType"/>
        </w:rPr>
        <w:t>Member, IEEE</w:t>
      </w:r>
    </w:p>
    <w:p w14:paraId="7C699B33" w14:textId="14094EE6"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w:t>
      </w:r>
      <w:proofErr w:type="gramStart"/>
      <w:r w:rsidR="003D05E3">
        <w:t>discuss</w:t>
      </w:r>
      <w:proofErr w:type="gramEnd"/>
      <w:r w:rsidR="003D05E3">
        <w:t xml:space="preserve">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xml:space="preserve">. We characterize the </w:t>
      </w:r>
      <w:r w:rsidR="004943D7">
        <w:t>calibrated accuracy with two different source coil designs and several calibration variations, with the best configuration achieving 208 µm/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w:t>
      </w:r>
      <w:ins w:id="0" w:author="robmacl53@gmail.com" w:date="2024-02-02T12:36:00Z">
        <w:r w:rsidR="00AF765D">
          <w:t>Apache License 2.0</w:t>
        </w:r>
      </w:ins>
      <w:r w:rsidR="00727595">
        <w:t>).</w:t>
      </w:r>
    </w:p>
    <w:p w14:paraId="565240D6" w14:textId="3DA0F2C9" w:rsidR="00024ECA" w:rsidRDefault="00E97402" w:rsidP="008115B2">
      <w:pPr>
        <w:pStyle w:val="IndexTerms"/>
      </w:pPr>
      <w:bookmarkStart w:id="1" w:name="PointTmp"/>
      <w:r>
        <w:rPr>
          <w:i/>
          <w:iCs/>
        </w:rPr>
        <w:t>Index Terms</w:t>
      </w:r>
      <w:r>
        <w:t>—</w:t>
      </w:r>
      <w:r w:rsidR="008115B2">
        <w:t>Magnetic position and orientation tracking, magnetic model fitting, p</w:t>
      </w:r>
      <w:r w:rsidR="00024ECA">
        <w:t>osition measurement</w:t>
      </w:r>
      <w:r w:rsidR="008115B2">
        <w:t xml:space="preserve">. </w:t>
      </w:r>
    </w:p>
    <w:bookmarkEnd w:id="1"/>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56465533"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At this point it seems unlikely that EMT will become a mass</w:t>
      </w:r>
      <w:r w:rsidR="00227976">
        <w:t>-</w:t>
      </w:r>
      <w:r w:rsidR="00832F8E">
        <w:t xml:space="preserve">market technology, but </w:t>
      </w:r>
      <w:r w:rsidR="00F76FF8">
        <w:t>there is no practical alternative in some</w:t>
      </w:r>
      <w:r w:rsidR="00832F8E">
        <w:t xml:space="preserve"> uses </w:t>
      </w:r>
      <w:r w:rsidR="00F76FF8">
        <w:t>such as surgical guidance.</w:t>
      </w:r>
    </w:p>
    <w:p w14:paraId="0B9B5AF5" w14:textId="236A5895" w:rsidR="00473C1D"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 xml:space="preserve">almost entirely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w:t>
      </w:r>
      <w:r w:rsidR="00227976">
        <w:t>numerous</w:t>
      </w:r>
      <w:r w:rsidR="00F23637">
        <w:t xml:space="preserve"> manufacturers and many academic research projects, with varying </w:t>
      </w:r>
      <w:r w:rsidR="00ED4EEE">
        <w:t>s</w:t>
      </w:r>
      <w:r w:rsidR="00F23637">
        <w:t xml:space="preserve">ophistication. </w:t>
      </w:r>
      <w:r w:rsidR="00FF4441">
        <w:t xml:space="preserve">Since </w:t>
      </w:r>
      <w:r w:rsidR="008E44D2">
        <w:t>much of EMT implementation practice is concealed within proprietary products, there</w:t>
      </w:r>
      <w:r w:rsidR="00F23637">
        <w:t xml:space="preserve"> is a clear opportunity for open source EMT </w:t>
      </w:r>
      <w:r w:rsidR="008E44D2">
        <w:t>designs, which can reduce the need to rediscover and reimplement the many hardware and software details.</w:t>
      </w:r>
    </w:p>
    <w:p w14:paraId="5213A526" w14:textId="49796C3B" w:rsidR="00D523AD" w:rsidRDefault="001B68C8" w:rsidP="00490134">
      <w:pPr>
        <w:pStyle w:val="Text"/>
      </w:pPr>
      <w:r>
        <w:t>We have developed the</w:t>
      </w:r>
      <w:r w:rsidR="00DC0F20">
        <w:t xml:space="preserve"> ILEMT (In-Loop ElectroMagnetic Tracker)</w:t>
      </w:r>
      <w:r>
        <w:t xml:space="preserve">, </w:t>
      </w:r>
      <w:r w:rsidR="00DC0F20">
        <w:t>a</w:t>
      </w:r>
      <w:r w:rsidR="00486F37">
        <w:t>n open design</w:t>
      </w:r>
      <w:r w:rsidR="00DC0F20">
        <w:t xml:space="preserve"> </w:t>
      </w:r>
      <w:r w:rsidR="00486F37">
        <w:t>EMT</w:t>
      </w:r>
      <w:r w:rsidR="00DC0F20">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ins w:id="2" w:author="robmacl53@gmail.com" w:date="2024-02-02T12:20:00Z">
        <w:r w:rsidR="002207C6">
          <w:fldChar w:fldCharType="begin" w:fldLock="1"/>
        </w:r>
      </w:ins>
      <w:r w:rsidR="00B63BA0">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eviouslyFormattedCitation":"[3]"},"properties":{"noteIndex":0},"schema":"https://github.com/citation-style-language/schema/raw/master/csl-citation.json"}</w:instrText>
      </w:r>
      <w:r w:rsidR="002207C6">
        <w:fldChar w:fldCharType="separate"/>
      </w:r>
      <w:r w:rsidR="002207C6" w:rsidRPr="002207C6">
        <w:rPr>
          <w:noProof/>
        </w:rPr>
        <w:t>[3]</w:t>
      </w:r>
      <w:ins w:id="3" w:author="robmacl53@gmail.com" w:date="2024-02-02T12:20:00Z">
        <w:r w:rsidR="002207C6">
          <w:fldChar w:fldCharType="end"/>
        </w:r>
      </w:ins>
      <w:r w:rsidR="00024475">
        <w:t>.</w:t>
      </w:r>
      <w:r w:rsidR="00DC0F20">
        <w:t xml:space="preserve"> For this </w:t>
      </w:r>
      <w:proofErr w:type="gramStart"/>
      <w:r w:rsidR="00DC0F20">
        <w:t xml:space="preserve">particular </w:t>
      </w:r>
      <w:r w:rsidR="00AB7F17">
        <w:t>realization</w:t>
      </w:r>
      <w:proofErr w:type="gramEnd"/>
      <w:r w:rsidR="00DC0F20">
        <w:t>, the focus is on measurement speed and low noise</w:t>
      </w:r>
      <w:r w:rsidR="007E490F">
        <w:t>, which is achieved in the</w:t>
      </w:r>
      <w:r w:rsidR="00DC0F20">
        <w:t xml:space="preserve"> hardware design</w:t>
      </w:r>
      <w:r w:rsidR="00A97A84">
        <w:t xml:space="preserve">, </w:t>
      </w:r>
      <w:r w:rsidR="007E490F">
        <w:t>and not by calibration</w:t>
      </w:r>
      <w:r w:rsidR="00AB7F17">
        <w:t xml:space="preserve">, but </w:t>
      </w:r>
      <w:r w:rsidR="00473C1D">
        <w:t xml:space="preserve">the calibration methods discussed here are formulated to generalize across a variety of EMT hardware. We demonstrate </w:t>
      </w:r>
      <w:r w:rsidR="00D523AD">
        <w:t>generality</w:t>
      </w:r>
      <w:r w:rsidR="00473C1D">
        <w:t xml:space="preserve"> by characterizing two different source designs and two pose solution methods. </w:t>
      </w:r>
    </w:p>
    <w:p w14:paraId="5010EBD1" w14:textId="2E03F84A" w:rsidR="00C45ACE" w:rsidRDefault="00473C1D" w:rsidP="00490134">
      <w:pPr>
        <w:pStyle w:val="Text"/>
      </w:pPr>
      <w:r>
        <w:t xml:space="preserve">We overview methods of generating precise motion for calibration and discuss accuracy testing at length. One important result is a quantification of the impact on accuracy of calibrating with different degrees of freedom than are used during testing. 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p>
    <w:p w14:paraId="3633A265" w14:textId="24AF641A" w:rsidR="00C45ACE" w:rsidRDefault="00C45ACE" w:rsidP="00AB7F17">
      <w:pPr>
        <w:pStyle w:val="Text"/>
      </w:pPr>
      <w:r>
        <w:t>This work describes a novel method of EMT position error correction</w:t>
      </w:r>
      <w:ins w:id="4" w:author="robmacl53@gmail.com" w:date="2024-01-28T12:31:00Z">
        <w:r w:rsidR="00CB00A7">
          <w:t xml:space="preserve">, the </w:t>
        </w:r>
      </w:ins>
      <w:del w:id="5" w:author="robmacl53@gmail.com" w:date="2024-01-28T12:31:00Z">
        <w:r w:rsidDel="00CB00A7">
          <w:delText xml:space="preserve"> (</w:delText>
        </w:r>
      </w:del>
      <w:r>
        <w:t>Direct Linear Transform</w:t>
      </w:r>
      <w:ins w:id="6" w:author="robmacl53@gmail.com" w:date="2024-01-28T12:31:00Z">
        <w:r w:rsidR="00CB00A7">
          <w:t xml:space="preserve"> (DLT), </w:t>
        </w:r>
      </w:ins>
      <w:del w:id="7" w:author="robmacl53@gmail.com" w:date="2024-01-28T12:31:00Z">
        <w:r w:rsidDel="00CB00A7">
          <w:delText xml:space="preserve">) </w:delText>
        </w:r>
      </w:del>
      <w:r>
        <w:t xml:space="preserve">and introduces a new way of characterizing and visualizing the local error (Differential Nonlinearity) of the EMT output, but we anticipate that a major value of this presentation is combining in one place a clear formulation of the EMT calibration problem together with numerous practical details of implementation. An important aspect of this work is that we have adopted an open science approach. This is not in itself entirely novel </w:t>
      </w:r>
      <w:r w:rsidR="00AB7F17">
        <w:rPr>
          <w:rFonts w:eastAsiaTheme="minorEastAsia"/>
        </w:rPr>
        <w:fldChar w:fldCharType="begin" w:fldLock="1"/>
      </w:r>
      <w:r w:rsidR="00B63BA0">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4]","plainTextFormattedCitation":"[4]","previouslyFormattedCitation":"[4]"},"properties":{"noteIndex":0},"schema":"https://github.com/citation-style-language/schema/raw/master/csl-citation.json"}</w:instrText>
      </w:r>
      <w:r w:rsidR="00AB7F17">
        <w:rPr>
          <w:rFonts w:eastAsiaTheme="minorEastAsia"/>
        </w:rPr>
        <w:fldChar w:fldCharType="separate"/>
      </w:r>
      <w:r w:rsidR="002207C6" w:rsidRPr="002207C6">
        <w:rPr>
          <w:rFonts w:eastAsiaTheme="minorEastAsia"/>
          <w:noProof/>
        </w:rPr>
        <w:t>[4]</w:t>
      </w:r>
      <w:r w:rsidR="00AB7F17">
        <w:rPr>
          <w:rFonts w:eastAsiaTheme="minorEastAsia"/>
        </w:rPr>
        <w:fldChar w:fldCharType="end"/>
      </w:r>
      <w:r>
        <w:t xml:space="preserve">, but the hardware, software, and data products of our work are a significant contribution to the open resources for EMT development. </w:t>
      </w:r>
      <w:bookmarkStart w:id="8" w:name="_Hlk157944638"/>
      <w:r>
        <w:t xml:space="preserve">These are available under </w:t>
      </w:r>
      <w:del w:id="9" w:author="robmacl53@gmail.com" w:date="2024-02-02T12:36:00Z">
        <w:r w:rsidDel="00B63BA0">
          <w:delText>Creative Commons copyright</w:delText>
        </w:r>
      </w:del>
      <w:ins w:id="10" w:author="robmacl53@gmail.com" w:date="2024-02-02T12:36:00Z">
        <w:r w:rsidR="00B63BA0">
          <w:t>Apache License 2.0</w:t>
        </w:r>
      </w:ins>
      <w:r>
        <w:t xml:space="preserve"> on osf.</w:t>
      </w:r>
      <w:del w:id="11" w:author="robmacl53@gmail.com" w:date="2024-02-02T12:38:00Z">
        <w:r w:rsidDel="00B63BA0">
          <w:delText>org and github.</w:delText>
        </w:r>
      </w:del>
      <w:ins w:id="12" w:author="robmacl53@gmail.com" w:date="2024-02-02T12:38:00Z">
        <w:r w:rsidR="00B63BA0">
          <w:t>io</w:t>
        </w:r>
        <w:r w:rsidR="00B63BA0">
          <w:fldChar w:fldCharType="begin" w:fldLock="1"/>
        </w:r>
      </w:ins>
      <w:r w:rsidR="00B63BA0">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operties":{"noteIndex":0},"schema":"https://github.com/citation-style-language/schema/raw/master/csl-citation.json"}</w:instrText>
      </w:r>
      <w:r w:rsidR="00B63BA0">
        <w:fldChar w:fldCharType="separate"/>
      </w:r>
      <w:r w:rsidR="00B63BA0" w:rsidRPr="00B63BA0">
        <w:rPr>
          <w:noProof/>
        </w:rPr>
        <w:t>[3]</w:t>
      </w:r>
      <w:ins w:id="13" w:author="robmacl53@gmail.com" w:date="2024-02-02T12:38:00Z">
        <w:r w:rsidR="00B63BA0">
          <w:fldChar w:fldCharType="end"/>
        </w:r>
      </w:ins>
      <w:ins w:id="14" w:author="robmacl53@gmail.com" w:date="2024-02-02T12:41:00Z">
        <w:r w:rsidR="00B63BA0">
          <w:t>.</w:t>
        </w:r>
      </w:ins>
    </w:p>
    <w:bookmarkEnd w:id="8"/>
    <w:p w14:paraId="5023D0BD" w14:textId="14126B7E" w:rsidR="002B30BF" w:rsidRDefault="002B30BF" w:rsidP="00756002">
      <w:pPr>
        <w:pStyle w:val="Heading1"/>
      </w:pPr>
      <w:r>
        <w:lastRenderedPageBreak/>
        <w:t>EMT overview</w:t>
      </w:r>
    </w:p>
    <w:p w14:paraId="3252AC55" w14:textId="64943A7B" w:rsidR="00DC0F20" w:rsidRDefault="00486F37" w:rsidP="00490134">
      <w:pPr>
        <w:pStyle w:val="Text"/>
        <w:rPr>
          <w:rFonts w:eastAsiaTheme="minorEastAsia"/>
        </w:rPr>
      </w:pPr>
      <w:commentRangeStart w:id="15"/>
      <w:r>
        <w:t>An</w:t>
      </w:r>
      <w:commentRangeEnd w:id="15"/>
      <w:r w:rsidR="00A31888">
        <w:rPr>
          <w:rStyle w:val="CommentReference"/>
        </w:rPr>
        <w:commentReference w:id="15"/>
      </w:r>
      <w:r>
        <w:t xml:space="preserve"> EMT</w:t>
      </w:r>
      <w:r w:rsidR="00DC0F20">
        <w:t xml:space="preserve"> measures the </w:t>
      </w:r>
      <w:r w:rsidR="00DC0F20">
        <w:rPr>
          <w:i/>
          <w:iCs/>
        </w:rPr>
        <w:t>pose</w:t>
      </w:r>
      <w:r w:rsidR="00DC0F20">
        <w:t xml:space="preserve"> (position and orientation) of a </w:t>
      </w:r>
      <w:r w:rsidR="00DC0F20" w:rsidRPr="003C2B39">
        <w:rPr>
          <w:i/>
          <w:iCs/>
        </w:rPr>
        <w:t>sensor</w:t>
      </w:r>
      <w:r w:rsidR="00DC0F20">
        <w:t xml:space="preserve"> with respect to a magnetic </w:t>
      </w:r>
      <w:r w:rsidR="00DC0F20" w:rsidRPr="003C2B39">
        <w:rPr>
          <w:i/>
          <w:iCs/>
        </w:rPr>
        <w:t>source</w:t>
      </w:r>
      <w:r w:rsidR="00DC0F20">
        <w:t xml:space="preserve">. </w:t>
      </w:r>
      <w:r w:rsidR="006001E6">
        <w:t xml:space="preserve">This </w:t>
      </w:r>
      <w:r w:rsidR="00ED4EEE">
        <w:t>measurement has</w:t>
      </w:r>
      <w:r w:rsidR="00A31383">
        <w:t xml:space="preserve"> six degrees of freedom (</w:t>
      </w:r>
      <w:r w:rsidR="006001E6">
        <w:t>6 DOF).</w:t>
      </w:r>
      <w:r w:rsidR="00DC0F20">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sidR="00DC0F20">
        <w:rPr>
          <w:rFonts w:eastAsiaTheme="minorEastAsia"/>
        </w:rPr>
        <w:t xml:space="preserve"> distinctly </w:t>
      </w:r>
      <w:r w:rsidR="00DC0F20">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sidR="00DC0F20">
        <w:rPr>
          <w:rFonts w:eastAsiaTheme="minorEastAsia"/>
        </w:rPr>
        <w:t xml:space="preserve"> independent </w:t>
      </w:r>
      <w:r w:rsidR="00DC0F20">
        <w:t xml:space="preserve">axes.  </w:t>
      </w:r>
      <w:r w:rsidR="00A801B2">
        <w:rPr>
          <w:rFonts w:eastAsiaTheme="minorEastAsia"/>
        </w:rPr>
        <w:t>We assume without loss of generality</w:t>
      </w:r>
      <w:r w:rsidR="00A801B2">
        <w:t xml:space="preserve"> that</w:t>
      </w:r>
      <w:r w:rsidR="00DC0F20">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sidR="00DC0F20">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sidR="00DC0F20">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sidR="00DC0F20">
        <w:rPr>
          <w:rFonts w:eastAsiaTheme="minorEastAsia"/>
        </w:rPr>
        <w:t xml:space="preserve"> distinct couplings, which can be represented as the coupling matrix </w:t>
      </w:r>
      <m:oMath>
        <m:r>
          <m:rPr>
            <m:sty m:val="bi"/>
          </m:rPr>
          <w:rPr>
            <w:rFonts w:ascii="Cambria Math" w:eastAsiaTheme="minorEastAsia" w:hAnsi="Cambria Math"/>
          </w:rPr>
          <m:t>C</m:t>
        </m:r>
      </m:oMath>
      <w:r w:rsidR="00DC0F20">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sidR="00DC0F20">
        <w:rPr>
          <w:rFonts w:eastAsiaTheme="minorEastAsia"/>
          <w:b/>
          <w:bCs/>
        </w:rPr>
        <w:t xml:space="preserve"> </w:t>
      </w:r>
      <w:r w:rsidR="00DC0F20">
        <w:rPr>
          <w:rFonts w:eastAsiaTheme="minorEastAsia"/>
        </w:rPr>
        <w:t xml:space="preserve">is the </w:t>
      </w:r>
      <w:r w:rsidR="00BB21A6">
        <w:rPr>
          <w:rFonts w:eastAsiaTheme="minorEastAsia"/>
        </w:rPr>
        <w:t xml:space="preserve">signed </w:t>
      </w:r>
      <w:r w:rsidR="00DC0F20">
        <w:rPr>
          <w:rFonts w:eastAsiaTheme="minorEastAsia"/>
        </w:rPr>
        <w:t xml:space="preserve">coupling from source </w:t>
      </w:r>
      <w:r w:rsidR="00B0253D">
        <w:rPr>
          <w:rFonts w:eastAsiaTheme="minorEastAsia"/>
        </w:rPr>
        <w:t>coil</w:t>
      </w:r>
      <w:r w:rsidR="00DC0F20">
        <w:rPr>
          <w:rFonts w:eastAsiaTheme="minorEastAsia"/>
        </w:rPr>
        <w:t xml:space="preserve"> </w:t>
      </w:r>
      <m:oMath>
        <m:r>
          <w:rPr>
            <w:rFonts w:ascii="Cambria Math" w:eastAsiaTheme="minorEastAsia" w:hAnsi="Cambria Math"/>
          </w:rPr>
          <m:t>j</m:t>
        </m:r>
      </m:oMath>
      <w:r w:rsidR="00DC0F20">
        <w:rPr>
          <w:rFonts w:eastAsiaTheme="minorEastAsia"/>
        </w:rPr>
        <w:t xml:space="preserve"> into sensor </w:t>
      </w:r>
      <w:r w:rsidR="00B0253D">
        <w:rPr>
          <w:rFonts w:eastAsiaTheme="minorEastAsia"/>
        </w:rPr>
        <w:t>coil</w:t>
      </w:r>
      <w:r w:rsidR="00DC0F20">
        <w:rPr>
          <w:rFonts w:eastAsiaTheme="minorEastAsia"/>
        </w:rPr>
        <w:t xml:space="preserve"> </w:t>
      </w:r>
      <m:oMath>
        <m:r>
          <w:rPr>
            <w:rFonts w:ascii="Cambria Math" w:eastAsiaTheme="minorEastAsia" w:hAnsi="Cambria Math"/>
          </w:rPr>
          <m:t>k</m:t>
        </m:r>
      </m:oMath>
      <w:r w:rsidR="00DC0F20">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179EFAF5"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w:t>
      </w:r>
      <w:r w:rsidR="00641A41">
        <w:t>a given</w:t>
      </w:r>
      <w:r>
        <w:t xml:space="preserve"> </w:t>
      </w:r>
      <w:r w:rsidR="00F37FAB">
        <w:t>signal-to-noise</w:t>
      </w:r>
      <w:r>
        <w:t xml:space="preserv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0C6D58B9"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B63B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5], [6]","manualFormatting":"[2][3]","plainTextFormattedCitation":"[5], [6]","previouslyFormattedCitation":"[5], [6]"},"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B63B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7]","plainTextFormattedCitation":"[7]","previouslyFormattedCitation":"[7]"},"properties":{"noteIndex":0},"schema":"https://github.com/citation-style-language/schema/raw/master/csl-citation.json"}</w:instrText>
      </w:r>
      <w:r w:rsidR="00BC501C" w:rsidRPr="00A97A84">
        <w:rPr>
          <w:rStyle w:val="TextChar"/>
        </w:rPr>
        <w:fldChar w:fldCharType="separate"/>
      </w:r>
      <w:r w:rsidR="002207C6" w:rsidRPr="002207C6">
        <w:rPr>
          <w:rStyle w:val="TextChar"/>
          <w:noProof/>
        </w:rPr>
        <w:t>[7]</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10]","plainTextFormattedCitation":"[10]","previouslyFormattedCitation":"[10]"},"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10]</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18C7A7A2"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B63B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1], [12]","plainTextFormattedCitation":"[11], [12]","previouslyFormattedCitation":"[11], [12]"},"properties":{"noteIndex":0},"schema":"https://github.com/citation-style-language/schema/raw/master/csl-citation.json"}</w:instrText>
      </w:r>
      <w:r w:rsidR="00D502A0">
        <w:rPr>
          <w:rFonts w:eastAsiaTheme="minorEastAsia"/>
        </w:rPr>
        <w:fldChar w:fldCharType="separate"/>
      </w:r>
      <w:r w:rsidR="002207C6" w:rsidRPr="002207C6">
        <w:rPr>
          <w:rFonts w:eastAsiaTheme="minorEastAsia"/>
          <w:noProof/>
        </w:rPr>
        <w:t>[11], [12]</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756002">
      <w:pPr>
        <w:pStyle w:val="Heading2"/>
        <w:rPr>
          <w:rFonts w:eastAsiaTheme="minorEastAsia"/>
        </w:rPr>
      </w:pPr>
      <w:r>
        <w:rPr>
          <w:rFonts w:eastAsiaTheme="minorEastAsia"/>
        </w:rPr>
        <w:t>The calibration problem</w:t>
      </w:r>
    </w:p>
    <w:p w14:paraId="10512CAE" w14:textId="393FD6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r w:rsidR="00207B7F">
        <w:rPr>
          <w:rFonts w:eastAsiaTheme="minorEastAsia"/>
        </w:rPr>
        <w:t xml:space="preserve"> Our specific measurement model and the structure of </w:t>
      </w:r>
      <m:oMath>
        <m:r>
          <w:rPr>
            <w:rFonts w:ascii="Cambria Math" w:eastAsiaTheme="minorEastAsia" w:hAnsi="Cambria Math"/>
          </w:rPr>
          <m:t>ρ</m:t>
        </m:r>
      </m:oMath>
      <w:r w:rsidR="00207B7F">
        <w:rPr>
          <w:rFonts w:eastAsiaTheme="minorEastAsia"/>
        </w:rPr>
        <w:t xml:space="preserve"> is discussed later (§</w:t>
      </w:r>
      <w:r w:rsidR="00207B7F">
        <w:rPr>
          <w:rFonts w:eastAsiaTheme="minorEastAsia"/>
        </w:rPr>
        <w:fldChar w:fldCharType="begin"/>
      </w:r>
      <w:r w:rsidR="00207B7F">
        <w:rPr>
          <w:rFonts w:eastAsiaTheme="minorEastAsia"/>
        </w:rPr>
        <w:instrText xml:space="preserve"> REF _Ref171521452 \r \h </w:instrText>
      </w:r>
      <w:r w:rsidR="00207B7F">
        <w:rPr>
          <w:rFonts w:eastAsiaTheme="minorEastAsia"/>
        </w:rPr>
      </w:r>
      <w:r w:rsidR="00207B7F">
        <w:rPr>
          <w:rFonts w:eastAsiaTheme="minorEastAsia"/>
        </w:rPr>
        <w:fldChar w:fldCharType="separate"/>
      </w:r>
      <w:r w:rsidR="0059644A">
        <w:rPr>
          <w:rFonts w:eastAsiaTheme="minorEastAsia"/>
        </w:rPr>
        <w:t>V</w:t>
      </w:r>
      <w:r w:rsidR="00207B7F">
        <w:rPr>
          <w:rFonts w:eastAsiaTheme="minorEastAsia"/>
        </w:rPr>
        <w:fldChar w:fldCharType="end"/>
      </w:r>
      <w:r w:rsidR="00207B7F">
        <w:rPr>
          <w:rFonts w:eastAsiaTheme="minorEastAsia"/>
        </w:rPr>
        <w:t>.)</w:t>
      </w:r>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tbl>
      <w:tblPr>
        <w:tblStyle w:val="TableGrid"/>
        <w:tblW w:w="498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5"/>
        <w:gridCol w:w="450"/>
      </w:tblGrid>
      <w:tr w:rsidR="00207B7F" w14:paraId="2E1F246B" w14:textId="77777777" w:rsidTr="000010AD">
        <w:trPr>
          <w:trHeight w:val="835"/>
          <w:jc w:val="center"/>
        </w:trPr>
        <w:tc>
          <w:tcPr>
            <w:tcW w:w="4580" w:type="dxa"/>
          </w:tcPr>
          <w:p w14:paraId="30B9306B" w14:textId="77777777" w:rsidR="00207B7F" w:rsidRDefault="00000000" w:rsidP="00207B7F">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6B324389" w14:textId="77777777" w:rsidR="00207B7F" w:rsidRDefault="00207B7F" w:rsidP="00D55789">
            <w:pPr>
              <w:pStyle w:val="Text"/>
              <w:ind w:firstLine="0"/>
              <w:rPr>
                <w:rFonts w:eastAsiaTheme="minorEastAsia"/>
              </w:rPr>
            </w:pPr>
          </w:p>
        </w:tc>
        <w:tc>
          <w:tcPr>
            <w:tcW w:w="445" w:type="dxa"/>
          </w:tcPr>
          <w:p w14:paraId="0255BC22" w14:textId="2EC9EE80" w:rsidR="00207B7F" w:rsidRDefault="00207B7F" w:rsidP="00207B7F">
            <w:pPr>
              <w:pStyle w:val="Equation"/>
              <w:jc w:val="right"/>
              <w:rPr>
                <w:rFonts w:eastAsiaTheme="minorEastAsia"/>
              </w:rPr>
            </w:pPr>
            <w:r w:rsidRPr="000010AD">
              <w:rPr>
                <w:rStyle w:val="TextChar"/>
                <w:rFonts w:eastAsiaTheme="minorEastAsia"/>
              </w:rPr>
              <w:t>(</w:t>
            </w:r>
            <w:r w:rsidRPr="000010AD">
              <w:rPr>
                <w:rStyle w:val="TextChar"/>
                <w:rFonts w:eastAsiaTheme="minorEastAsia"/>
              </w:rPr>
              <w:fldChar w:fldCharType="begin"/>
            </w:r>
            <w:r w:rsidRPr="000010AD">
              <w:rPr>
                <w:rStyle w:val="TextChar"/>
                <w:rFonts w:eastAsiaTheme="minorEastAsia"/>
              </w:rPr>
              <w:instrText xml:space="preserve"> SEQ Equation \* ARABIC </w:instrText>
            </w:r>
            <w:r w:rsidRPr="000010AD">
              <w:rPr>
                <w:rStyle w:val="TextChar"/>
                <w:rFonts w:eastAsiaTheme="minorEastAsia"/>
              </w:rPr>
              <w:fldChar w:fldCharType="separate"/>
            </w:r>
            <w:r w:rsidR="0059644A">
              <w:rPr>
                <w:rStyle w:val="TextChar"/>
                <w:rFonts w:eastAsiaTheme="minorEastAsia"/>
                <w:noProof/>
              </w:rPr>
              <w:t>1</w:t>
            </w:r>
            <w:r w:rsidRPr="000010AD">
              <w:rPr>
                <w:rStyle w:val="TextChar"/>
                <w:rFonts w:eastAsiaTheme="minorEastAsia"/>
              </w:rPr>
              <w:fldChar w:fldCharType="end"/>
            </w:r>
            <w:r>
              <w:rPr>
                <w:rFonts w:eastAsiaTheme="minorEastAsia"/>
              </w:rPr>
              <w:t>)</w:t>
            </w:r>
          </w:p>
        </w:tc>
      </w:tr>
    </w:tbl>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norm</w:t>
      </w:r>
      <w:r>
        <w:rPr>
          <w:rFonts w:eastAsiaTheme="minorEastAsia"/>
        </w:rPr>
        <w:t>:</w:t>
      </w:r>
    </w:p>
    <w:p w14:paraId="12C76FEB" w14:textId="5E434274" w:rsidR="00D55789" w:rsidRDefault="00000000"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06BD2A28"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B63B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2207C6" w:rsidRPr="002207C6">
        <w:rPr>
          <w:rFonts w:eastAsiaTheme="minorEastAsia"/>
          <w:noProof/>
        </w:rPr>
        <w:t>[8]</w:t>
      </w:r>
      <w:r w:rsidR="00725690" w:rsidRPr="00965151">
        <w:rPr>
          <w:rFonts w:eastAsiaTheme="minorEastAsia"/>
        </w:rPr>
        <w:fldChar w:fldCharType="end"/>
      </w:r>
      <w:r w:rsidR="00725690" w:rsidRPr="00965151">
        <w:rPr>
          <w:rFonts w:eastAsiaTheme="minorEastAsia"/>
        </w:rPr>
        <w:fldChar w:fldCharType="begin" w:fldLock="1"/>
      </w:r>
      <w:r w:rsidR="00B63B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725690" w:rsidRPr="00965151">
        <w:rPr>
          <w:rFonts w:eastAsiaTheme="minorEastAsia"/>
        </w:rPr>
        <w:fldChar w:fldCharType="separate"/>
      </w:r>
      <w:r w:rsidR="002207C6" w:rsidRPr="002207C6">
        <w:rPr>
          <w:rFonts w:eastAsiaTheme="minorEastAsia"/>
          <w:noProof/>
        </w:rPr>
        <w:t>[9]</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33EAFFD5" w:rsidR="0067283D" w:rsidRDefault="0067283D" w:rsidP="00F6118C">
      <w:pPr>
        <w:pStyle w:val="Text"/>
      </w:pPr>
      <w:r>
        <w:t>One approach has been to use a nonmetallic manual positioning fixture</w:t>
      </w:r>
      <w:r w:rsidR="00641434">
        <w:t xml:space="preserve"> </w:t>
      </w:r>
      <w:r w:rsidR="00641434">
        <w:fldChar w:fldCharType="begin" w:fldLock="1"/>
      </w:r>
      <w:r w:rsidR="00B63B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3], [14]","manualFormatting":"[9][10]","plainTextFormattedCitation":"[13], [14]","previouslyFormattedCitation":"[13], [14]"},"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bookmarkStart w:id="16" w:name="_Hlk156564696"/>
      <w:r>
        <w:t xml:space="preserve">This procedure is tedious, </w:t>
      </w:r>
      <w:r w:rsidR="00584D0C">
        <w:t>and</w:t>
      </w:r>
      <w:r>
        <w:t xml:space="preserve"> </w:t>
      </w:r>
      <w:r w:rsidR="00584D0C">
        <w:t>r</w:t>
      </w:r>
      <w:r>
        <w:t xml:space="preserve">otation </w:t>
      </w:r>
      <w:r w:rsidR="00EB67E7">
        <w:t>effects have</w:t>
      </w:r>
      <w:r>
        <w:t xml:space="preserve"> often been ignored, </w:t>
      </w:r>
      <w:bookmarkStart w:id="17" w:name="_Hlk156564370"/>
      <w:r>
        <w:t xml:space="preserve">perhaps in part because of the </w:t>
      </w:r>
      <w:r w:rsidR="00584D0C">
        <w:t>large number of poses that must be tested</w:t>
      </w:r>
      <w:r>
        <w:t xml:space="preserve"> when rotation and translation </w:t>
      </w:r>
      <w:bookmarkEnd w:id="17"/>
      <w:r w:rsidR="00584D0C">
        <w:t>are varied simultaneously.</w:t>
      </w:r>
    </w:p>
    <w:bookmarkEnd w:id="16"/>
    <w:p w14:paraId="118B6E12" w14:textId="4B4B3708"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B63B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fldChar w:fldCharType="separate"/>
      </w:r>
      <w:r w:rsidR="002207C6" w:rsidRPr="002207C6">
        <w:rPr>
          <w:noProof/>
        </w:rPr>
        <w:t>[15]</w:t>
      </w:r>
      <w:r>
        <w:fldChar w:fldCharType="end"/>
      </w:r>
      <w:r>
        <w:t xml:space="preserve"> or interferometer</w:t>
      </w:r>
      <w:r w:rsidR="00E331BF">
        <w:t xml:space="preserve"> </w:t>
      </w:r>
      <w:r w:rsidR="00C5605F">
        <w:fldChar w:fldCharType="begin" w:fldLock="1"/>
      </w:r>
      <w:r w:rsidR="00B63B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C5605F">
        <w:fldChar w:fldCharType="separate"/>
      </w:r>
      <w:r w:rsidR="002207C6" w:rsidRPr="002207C6">
        <w:rPr>
          <w:noProof/>
        </w:rPr>
        <w:t>[12]</w:t>
      </w:r>
      <w:r w:rsidR="00C5605F">
        <w:fldChar w:fldCharType="end"/>
      </w:r>
      <w:r w:rsidR="00AE5DBA">
        <w:fldChar w:fldCharType="begin" w:fldLock="1"/>
      </w:r>
      <w:r w:rsidR="00B63B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AE5DBA">
        <w:fldChar w:fldCharType="separate"/>
      </w:r>
      <w:r w:rsidR="002207C6" w:rsidRPr="002207C6">
        <w:rPr>
          <w:noProof/>
        </w:rPr>
        <w:t>[16]</w:t>
      </w:r>
      <w:r w:rsidR="00AE5DBA">
        <w:fldChar w:fldCharType="end"/>
      </w:r>
      <w:r w:rsidR="00C5605F">
        <w:t xml:space="preserve">. A </w:t>
      </w:r>
      <w:r w:rsidR="000B785B">
        <w:t>c</w:t>
      </w:r>
      <w:r w:rsidR="000B785B" w:rsidRPr="00E331BF">
        <w:t>oordinate</w:t>
      </w:r>
      <w:r w:rsidR="000B785B">
        <w:t>-m</w:t>
      </w:r>
      <w:r w:rsidR="00C5605F" w:rsidRPr="00E331BF">
        <w:t xml:space="preserve">easuring </w:t>
      </w:r>
      <w:r w:rsidR="000B785B">
        <w:t>m</w:t>
      </w:r>
      <w:r w:rsidR="00C5605F" w:rsidRPr="00E331BF">
        <w:t>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B63B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D53FA3">
        <w:fldChar w:fldCharType="separate"/>
      </w:r>
      <w:r w:rsidR="002207C6" w:rsidRPr="002207C6">
        <w:rPr>
          <w:noProof/>
        </w:rPr>
        <w:t>[14]</w:t>
      </w:r>
      <w:r w:rsidR="00D53FA3">
        <w:fldChar w:fldCharType="end"/>
      </w:r>
      <w:r w:rsidR="0067283D">
        <w:t>.</w:t>
      </w:r>
    </w:p>
    <w:p w14:paraId="55C42527" w14:textId="2D3530FD" w:rsidR="009D5661" w:rsidRDefault="007E490F" w:rsidP="00D6347D">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19DBD687"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637716">
        <w:rPr>
          <w:rFonts w:eastAsiaTheme="minorEastAsia"/>
        </w:rPr>
        <w:t xml:space="preserve"> </w:t>
      </w:r>
      <w:r w:rsidR="00E01BDA">
        <w:rPr>
          <w:rFonts w:eastAsiaTheme="minorEastAsia"/>
        </w:rPr>
        <w:fldChar w:fldCharType="begin" w:fldLock="1"/>
      </w:r>
      <w:r w:rsidR="00B63B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5]</w:t>
      </w:r>
      <w:r w:rsidR="00E01BDA">
        <w:rPr>
          <w:rFonts w:eastAsiaTheme="minorEastAsia"/>
        </w:rPr>
        <w:fldChar w:fldCharType="end"/>
      </w:r>
      <w:r w:rsidR="00E01BDA">
        <w:rPr>
          <w:rFonts w:eastAsiaTheme="minorEastAsia"/>
        </w:rPr>
        <w:fldChar w:fldCharType="begin" w:fldLock="1"/>
      </w:r>
      <w:r w:rsidR="00B63B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2]</w:t>
      </w:r>
      <w:r w:rsidR="00E01BDA">
        <w:rPr>
          <w:rFonts w:eastAsiaTheme="minorEastAsia"/>
        </w:rPr>
        <w:fldChar w:fldCharType="end"/>
      </w:r>
      <w:r w:rsidR="00E01BDA">
        <w:rPr>
          <w:rFonts w:eastAsiaTheme="minorEastAsia"/>
        </w:rPr>
        <w:fldChar w:fldCharType="begin" w:fldLock="1"/>
      </w:r>
      <w:r w:rsidR="00B63B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6]</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097517BF"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637716">
        <w:rPr>
          <w:rFonts w:eastAsiaTheme="minorEastAsia"/>
        </w:rPr>
        <w:t xml:space="preserve"> </w:t>
      </w:r>
      <w:r w:rsidR="004070FE">
        <w:rPr>
          <w:rFonts w:eastAsiaTheme="minorEastAsia"/>
        </w:rPr>
        <w:fldChar w:fldCharType="begin" w:fldLock="1"/>
      </w:r>
      <w:r w:rsidR="00B63B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7]","plainTextFormattedCitation":"[17]","previouslyFormattedCitation":"[17]"},"properties":{"noteIndex":0},"schema":"https://github.com/citation-style-language/schema/raw/master/csl-citation.json"}</w:instrText>
      </w:r>
      <w:r w:rsidR="004070FE">
        <w:rPr>
          <w:rFonts w:eastAsiaTheme="minorEastAsia"/>
        </w:rPr>
        <w:fldChar w:fldCharType="separate"/>
      </w:r>
      <w:r w:rsidR="002207C6" w:rsidRPr="002207C6">
        <w:rPr>
          <w:rFonts w:eastAsiaTheme="minorEastAsia"/>
          <w:noProof/>
        </w:rPr>
        <w:t>[17]</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rsidR="00637716">
        <w:rPr>
          <w:rFonts w:eastAsiaTheme="minorEastAsia"/>
        </w:rPr>
        <w:t xml:space="preserve"> </w:t>
      </w:r>
      <w:r>
        <w:fldChar w:fldCharType="begin" w:fldLock="1"/>
      </w:r>
      <w:r w:rsidR="00B63B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Pr>
          <w:rFonts w:ascii="Cambria Math" w:hAnsi="Cambria Math" w:cs="Cambria Math"/>
        </w:rPr>
        <w:instrText>⩾</w:instrText>
      </w:r>
      <w:r w:rsidR="00B63B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fldChar w:fldCharType="separate"/>
      </w:r>
      <w:r w:rsidR="002207C6" w:rsidRPr="002207C6">
        <w:rPr>
          <w:noProof/>
        </w:rPr>
        <w:t>[18]</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B63B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F65F39">
        <w:rPr>
          <w:rFonts w:eastAsiaTheme="minorEastAsia"/>
        </w:rPr>
        <w:fldChar w:fldCharType="separate"/>
      </w:r>
      <w:r w:rsidR="002207C6" w:rsidRPr="002207C6">
        <w:rPr>
          <w:rFonts w:eastAsiaTheme="minorEastAsia"/>
          <w:noProof/>
        </w:rPr>
        <w:t>[19]</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w:t>
      </w:r>
      <w:r w:rsidR="001E6177">
        <w:rPr>
          <w:rFonts w:eastAsiaTheme="minorEastAsia"/>
        </w:rPr>
        <w:lastRenderedPageBreak/>
        <w:t xml:space="preserve">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B63B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62251B">
        <w:rPr>
          <w:rFonts w:eastAsiaTheme="minorEastAsia"/>
        </w:rPr>
        <w:fldChar w:fldCharType="separate"/>
      </w:r>
      <w:r w:rsidR="002207C6" w:rsidRPr="002207C6">
        <w:rPr>
          <w:rFonts w:eastAsiaTheme="minorEastAsia"/>
          <w:noProof/>
        </w:rPr>
        <w:t>[19]</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18" w:name="_Ref90634266"/>
      <w:r>
        <w:rPr>
          <w:rFonts w:eastAsiaTheme="minorEastAsia"/>
        </w:rPr>
        <w:t>Output correction</w:t>
      </w:r>
      <w:bookmarkEnd w:id="18"/>
    </w:p>
    <w:p w14:paraId="6148E8C8" w14:textId="6D770CED"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B63B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453EF9">
        <w:rPr>
          <w:rFonts w:eastAsiaTheme="minorEastAsia"/>
        </w:rPr>
        <w:fldChar w:fldCharType="separate"/>
      </w:r>
      <w:r w:rsidR="002207C6" w:rsidRPr="002207C6">
        <w:rPr>
          <w:rFonts w:eastAsiaTheme="minorEastAsia"/>
          <w:noProof/>
        </w:rPr>
        <w:t>[14]</w:t>
      </w:r>
      <w:r w:rsidR="00453EF9">
        <w:rPr>
          <w:rFonts w:eastAsiaTheme="minorEastAsia"/>
        </w:rPr>
        <w:fldChar w:fldCharType="end"/>
      </w:r>
      <w:r w:rsidR="003843D7">
        <w:rPr>
          <w:rFonts w:eastAsiaTheme="minorEastAsia"/>
        </w:rPr>
        <w:fldChar w:fldCharType="begin" w:fldLock="1"/>
      </w:r>
      <w:r w:rsidR="00B63B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2207C6" w:rsidRPr="002207C6">
        <w:rPr>
          <w:rFonts w:eastAsiaTheme="minorEastAsia"/>
          <w:noProof/>
        </w:rPr>
        <w:t>[20]</w:t>
      </w:r>
      <w:r w:rsidR="003843D7">
        <w:rPr>
          <w:rFonts w:eastAsiaTheme="minorEastAsia"/>
        </w:rPr>
        <w:fldChar w:fldCharType="end"/>
      </w:r>
      <w:r w:rsidR="003843D7">
        <w:rPr>
          <w:rFonts w:eastAsiaTheme="minorEastAsia"/>
        </w:rPr>
        <w:fldChar w:fldCharType="begin" w:fldLock="1"/>
      </w:r>
      <w:r w:rsidR="00B63B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1]","plainTextFormattedCitation":"[21]","previouslyFormattedCitation":"[21]"},"properties":{"noteIndex":0},"schema":"https://github.com/citation-style-language/schema/raw/master/csl-citation.json"}</w:instrText>
      </w:r>
      <w:r w:rsidR="003843D7">
        <w:rPr>
          <w:rFonts w:eastAsiaTheme="minorEastAsia"/>
        </w:rPr>
        <w:fldChar w:fldCharType="separate"/>
      </w:r>
      <w:r w:rsidR="002207C6" w:rsidRPr="002207C6">
        <w:rPr>
          <w:rFonts w:eastAsiaTheme="minorEastAsia"/>
          <w:noProof/>
        </w:rPr>
        <w:t>[21]</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 xml:space="preserve">can have considerable benefit in the </w:t>
      </w:r>
      <w:proofErr w:type="gramStart"/>
      <w:r w:rsidR="003843D7">
        <w:rPr>
          <w:rFonts w:eastAsiaTheme="minorEastAsia"/>
        </w:rPr>
        <w:t>particular calibrated</w:t>
      </w:r>
      <w:proofErr w:type="gramEnd"/>
      <w:r w:rsidR="003843D7">
        <w:rPr>
          <w:rFonts w:eastAsiaTheme="minorEastAsia"/>
        </w:rPr>
        <w:t xml:space="preserve">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3047A1DA"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w:t>
      </w:r>
      <w:r w:rsidRPr="00C45ACE">
        <w:rPr>
          <w:rFonts w:eastAsiaTheme="minorEastAsia"/>
          <w:b/>
          <w:bCs/>
        </w:rPr>
        <w:t>is</w:t>
      </w:r>
      <w:r>
        <w:rPr>
          <w:rFonts w:eastAsiaTheme="minorEastAsia"/>
        </w:rPr>
        <w:t xml:space="preserve"> usually discussed </w:t>
      </w:r>
      <w:r w:rsidR="00EF2D51">
        <w:rPr>
          <w:rFonts w:eastAsiaTheme="minorEastAsia"/>
        </w:rPr>
        <w:t xml:space="preserve">in descriptions of new EMTs developed for </w:t>
      </w:r>
      <w:proofErr w:type="gramStart"/>
      <w:r w:rsidR="00085CEF">
        <w:rPr>
          <w:rFonts w:eastAsiaTheme="minorEastAsia"/>
        </w:rPr>
        <w:t>research</w:t>
      </w:r>
      <w:r w:rsidR="00C60B28">
        <w:rPr>
          <w:rFonts w:eastAsiaTheme="minorEastAsia"/>
        </w:rPr>
        <w:t>,</w:t>
      </w:r>
      <w:r w:rsidR="00085CEF">
        <w:rPr>
          <w:rFonts w:eastAsiaTheme="minorEastAsia"/>
        </w:rPr>
        <w:t xml:space="preserve"> but</w:t>
      </w:r>
      <w:proofErr w:type="gramEnd"/>
      <w:r w:rsidR="00085CEF">
        <w:rPr>
          <w:rFonts w:eastAsiaTheme="minorEastAsia"/>
        </w:rPr>
        <w:t xml:space="preserve">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B63B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8]</w:t>
      </w:r>
      <w:r w:rsidR="002D0E3F">
        <w:rPr>
          <w:rFonts w:eastAsiaTheme="minorEastAsia"/>
        </w:rPr>
        <w:fldChar w:fldCharType="end"/>
      </w:r>
      <w:r w:rsidR="002D0E3F">
        <w:rPr>
          <w:rFonts w:eastAsiaTheme="minorEastAsia"/>
        </w:rPr>
        <w:fldChar w:fldCharType="begin" w:fldLock="1"/>
      </w:r>
      <w:r w:rsidR="00B63B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9]</w:t>
      </w:r>
      <w:r w:rsidR="002D0E3F">
        <w:rPr>
          <w:rFonts w:eastAsiaTheme="minorEastAsia"/>
        </w:rPr>
        <w:fldChar w:fldCharType="end"/>
      </w:r>
      <w:r w:rsidR="002D0E3F">
        <w:rPr>
          <w:rFonts w:eastAsiaTheme="minorEastAsia"/>
        </w:rPr>
        <w:fldChar w:fldCharType="begin" w:fldLock="1"/>
      </w:r>
      <w:r w:rsidR="00B63B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2]","plainTextFormattedCitation":"[22]","previouslyFormattedCitation":"[22]"},"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22]</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3E3C6E2B"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 xml:space="preserve">linear </w:t>
      </w:r>
      <w:r w:rsidR="00637716">
        <w:rPr>
          <w:rFonts w:eastAsiaTheme="minorEastAsia"/>
          <w:i/>
          <w:iCs/>
        </w:rPr>
        <w:t>homogene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B63B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sidR="000F6725">
        <w:rPr>
          <w:rFonts w:eastAsiaTheme="minorEastAsia"/>
        </w:rPr>
        <w:fldChar w:fldCharType="separate"/>
      </w:r>
      <w:r w:rsidR="002207C6" w:rsidRPr="002207C6">
        <w:rPr>
          <w:rFonts w:eastAsiaTheme="minorEastAsia"/>
          <w:noProof/>
        </w:rPr>
        <w:t>[23]</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1FFFEE61"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w:t>
      </w:r>
      <w:r w:rsidR="00637716">
        <w:rPr>
          <w:rFonts w:eastAsiaTheme="minorEastAsia"/>
        </w:rPr>
        <w:t>homogeneous</w:t>
      </w:r>
      <w:r w:rsidR="000F6725">
        <w:rPr>
          <w:rFonts w:eastAsiaTheme="minorEastAsia"/>
        </w:rPr>
        <w:t xml:space="preserve">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056C731A"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r w:rsidR="008F2B6A">
        <w:rPr>
          <w:rFonts w:eastAsiaTheme="minorEastAsia"/>
        </w:rPr>
        <w:t>).</w:t>
      </w:r>
      <w:r w:rsidR="00992E76">
        <w:rPr>
          <w:rFonts w:eastAsiaTheme="minorEastAsia"/>
        </w:rPr>
        <w:t xml:space="preserve"> </w:t>
      </w:r>
      <w:r w:rsidR="001B5939">
        <w:rPr>
          <w:rFonts w:eastAsiaTheme="minorEastAsia"/>
        </w:rPr>
        <w:t xml:space="preserve">Let </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1B5939">
        <w:rPr>
          <w:rFonts w:eastAsiaTheme="minorEastAsia"/>
        </w:rPr>
        <w:t xml:space="preserve"> be arbitrary linear homogeneous </w:t>
      </w:r>
      <w:r w:rsidR="008F2B6A">
        <w:rPr>
          <w:rFonts w:eastAsiaTheme="minorEastAsia"/>
        </w:rPr>
        <w:t>transforms</w:t>
      </w:r>
      <w:r w:rsidR="001B5939">
        <w:rPr>
          <w:rFonts w:eastAsiaTheme="minorEastAsia"/>
        </w:rPr>
        <w:t xml:space="preserve">. Successive transforms </w:t>
      </w:r>
      <w:r w:rsidR="008F2B6A">
        <w:rPr>
          <w:rFonts w:eastAsiaTheme="minorEastAsia"/>
        </w:rPr>
        <w:t>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669EEF89"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59644A" w:rsidRPr="008C08E1">
        <w:t xml:space="preserve">Fig. </w:t>
      </w:r>
      <w:r w:rsidR="0059644A">
        <w:rPr>
          <w:noProof/>
        </w:rPr>
        <w:t>2</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59644A" w:rsidRPr="0059644A">
        <w:t xml:space="preserve">Fig. </w:t>
      </w:r>
      <w:r w:rsidR="0059644A" w:rsidRPr="0059644A">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sidR="00637716">
        <w:rPr>
          <w:rFonts w:eastAsiaTheme="minorEastAsia"/>
        </w:rPr>
        <w:t xml:space="preserve"> </w:t>
      </w:r>
      <w:r>
        <w:rPr>
          <w:rFonts w:eastAsiaTheme="minorEastAsia"/>
        </w:rPr>
        <w:fldChar w:fldCharType="begin" w:fldLock="1"/>
      </w:r>
      <w:r w:rsidR="00B63B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Pr>
          <w:rFonts w:eastAsiaTheme="minorEastAsia"/>
        </w:rPr>
        <w:fldChar w:fldCharType="separate"/>
      </w:r>
      <w:r w:rsidR="002207C6" w:rsidRPr="002207C6">
        <w:rPr>
          <w:rFonts w:eastAsiaTheme="minorEastAsia"/>
          <w:noProof/>
        </w:rPr>
        <w:t>[23]</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28CA0C89" w:rsidR="008867E3" w:rsidRDefault="002500BE" w:rsidP="008867E3">
      <w:pPr>
        <w:pStyle w:val="Text"/>
      </w:pPr>
      <w:r>
        <w:t xml:space="preserve">The </w:t>
      </w:r>
      <w:r w:rsidR="003E378A">
        <w:t xml:space="preserve">calibration optimization state </w:t>
      </w:r>
      <w:r w:rsidR="00131376">
        <w:t xml:space="preserve">includes transforms, but the linear </w:t>
      </w:r>
      <w:r w:rsidR="00637716">
        <w:t>homogeneous</w:t>
      </w:r>
      <w:r w:rsidR="00131376">
        <w:t xml:space="preserve">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1A7E6DD2" w:rsidR="00AF21EB" w:rsidRDefault="00AF21EB" w:rsidP="00D6347D">
            <w:pPr>
              <w:pStyle w:val="Text"/>
              <w:ind w:firstLine="0"/>
              <w:jc w:val="right"/>
            </w:pPr>
            <w:bookmarkStart w:id="19" w:name="_Ref84522737"/>
            <w:r>
              <w:t>(</w:t>
            </w:r>
            <w:r>
              <w:fldChar w:fldCharType="begin"/>
            </w:r>
            <w:r>
              <w:instrText xml:space="preserve"> SEQ Equation \* ARABIC </w:instrText>
            </w:r>
            <w:r>
              <w:fldChar w:fldCharType="separate"/>
            </w:r>
            <w:r w:rsidR="0059644A">
              <w:rPr>
                <w:noProof/>
              </w:rPr>
              <w:t>2</w:t>
            </w:r>
            <w:r>
              <w:rPr>
                <w:noProof/>
              </w:rPr>
              <w:fldChar w:fldCharType="end"/>
            </w:r>
            <w:r>
              <w:t>)</w:t>
            </w:r>
            <w:bookmarkEnd w:id="19"/>
          </w:p>
        </w:tc>
      </w:tr>
    </w:tbl>
    <w:p w14:paraId="63B31AF9" w14:textId="0D191EA7"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w:t>
      </w:r>
      <w:r w:rsidR="00637716">
        <w:rPr>
          <w:rFonts w:eastAsiaTheme="minorEastAsia"/>
        </w:rPr>
        <w:t>homogeneous</w:t>
      </w:r>
      <w:r w:rsidR="003E378A">
        <w:rPr>
          <w:rFonts w:eastAsiaTheme="minorEastAsia"/>
        </w:rPr>
        <w:t xml:space="preserve">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bookmarkStart w:id="20" w:name="_Ref171521452"/>
      <w:r>
        <w:t>The measurement model</w:t>
      </w:r>
      <w:bookmarkEnd w:id="20"/>
    </w:p>
    <w:p w14:paraId="79FAB068" w14:textId="202F0B51" w:rsidR="00F373EC" w:rsidRPr="00EE787D" w:rsidRDefault="00F6118C" w:rsidP="00490134">
      <w:pPr>
        <w:pStyle w:val="Text"/>
      </w:pPr>
      <w:r>
        <w:t xml:space="preserve">One way to appreciate the challenge of measurement </w:t>
      </w:r>
      <w:r w:rsidR="006D0806">
        <w:t>modeling</w:t>
      </w:r>
      <w:r>
        <w:t xml:space="preserve"> is that we expect to achieve an accuracy which is much smaller than the size of the source </w:t>
      </w:r>
      <w:r w:rsidR="00C7616D">
        <w:t>(or</w:t>
      </w:r>
      <w:r>
        <w:t xml:space="preserve"> </w:t>
      </w:r>
      <w:r w:rsidRPr="00576C1C">
        <w:t>sensor</w:t>
      </w:r>
      <w:r w:rsidR="00C7616D">
        <w:t>)</w:t>
      </w:r>
      <w:r w:rsidRPr="00576C1C">
        <w:t xml:space="preserve">.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m:t>
        </m:r>
        <m:r>
          <m:rPr>
            <m:sty m:val="p"/>
          </m:rPr>
          <w:rPr>
            <w:rFonts w:ascii="Cambria Math" w:hAnsi="Cambria Math"/>
          </w:rPr>
          <m:t xml:space="preserve"> μm</m:t>
        </m:r>
      </m:oMath>
      <w:r w:rsidRPr="00576C1C">
        <w:rPr>
          <w:rFonts w:cstheme="minorHAnsi"/>
        </w:rPr>
        <w:t>.</w:t>
      </w:r>
      <w:r>
        <w:rPr>
          <w:rFonts w:cstheme="minorHAnsi"/>
        </w:rPr>
        <w:t xml:space="preserve">  Due to the physics of magnetism, this is not as problematic </w:t>
      </w:r>
      <w:proofErr w:type="gramStart"/>
      <w:r>
        <w:rPr>
          <w:rFonts w:cstheme="minorHAnsi"/>
        </w:rPr>
        <w:t>is</w:t>
      </w:r>
      <w:proofErr w:type="gramEnd"/>
      <w:r>
        <w:rPr>
          <w:rFonts w:cstheme="minorHAnsi"/>
        </w:rPr>
        <w:t xml:space="preserve">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70EA3D7C"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w:t>
      </w:r>
      <w:proofErr w:type="gramStart"/>
      <w:r w:rsidR="00A81D82">
        <w:t>particular</w:t>
      </w:r>
      <w:r w:rsidR="001A60E2">
        <w:t xml:space="preserve"> magnetic</w:t>
      </w:r>
      <w:proofErr w:type="gramEnd"/>
      <w:r w:rsidR="001A60E2">
        <w:t xml:space="preserve"> model does become important is in implementing the pose solution, which is outside our scope.</w:t>
      </w:r>
    </w:p>
    <w:p w14:paraId="2D5E5861" w14:textId="448B7B3F"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59644A" w:rsidRPr="008C08E1">
        <w:t xml:space="preserve">Fig. </w:t>
      </w:r>
      <w:r w:rsidR="0059644A">
        <w:rPr>
          <w:noProof/>
        </w:rPr>
        <w:t>1</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w:lastRenderedPageBreak/>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6555199D" w:rsidR="004D5B7E" w:rsidRPr="004D5B7E" w:rsidRDefault="004D5B7E" w:rsidP="004D5B7E">
            <w:pPr>
              <w:pStyle w:val="Caption"/>
              <w:keepNext/>
              <w:jc w:val="right"/>
              <w:rPr>
                <w:rFonts w:ascii="Times New Roman" w:hAnsi="Times New Roman" w:cs="Times New Roman"/>
                <w:b w:val="0"/>
                <w:bCs w:val="0"/>
                <w:sz w:val="20"/>
                <w:szCs w:val="20"/>
              </w:rPr>
            </w:pPr>
            <w:bookmarkStart w:id="21"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59644A">
              <w:rPr>
                <w:rFonts w:ascii="Times New Roman" w:hAnsi="Times New Roman" w:cs="Times New Roman"/>
                <w:b w:val="0"/>
                <w:bCs w:val="0"/>
                <w:noProof/>
                <w:sz w:val="20"/>
                <w:szCs w:val="20"/>
              </w:rPr>
              <w:t>3</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21"/>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4CC91511" w:rsidR="004D5B7E" w:rsidRDefault="00000000"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g</m:t>
                    </m:r>
                  </m:sub>
                </m:sSub>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110F678C" w:rsidR="004D5B7E" w:rsidRPr="004D5B7E" w:rsidRDefault="004D5B7E" w:rsidP="004D5B7E">
            <w:pPr>
              <w:pStyle w:val="Text"/>
              <w:ind w:firstLine="0"/>
              <w:jc w:val="right"/>
            </w:pPr>
            <w:bookmarkStart w:id="22" w:name="_Ref84431633"/>
            <w:r w:rsidRPr="004D5B7E">
              <w:t>(</w:t>
            </w:r>
            <w:r>
              <w:fldChar w:fldCharType="begin"/>
            </w:r>
            <w:r>
              <w:instrText xml:space="preserve"> SEQ Equation \* ARABIC </w:instrText>
            </w:r>
            <w:r>
              <w:fldChar w:fldCharType="separate"/>
            </w:r>
            <w:r w:rsidR="0059644A">
              <w:rPr>
                <w:noProof/>
              </w:rPr>
              <w:t>4</w:t>
            </w:r>
            <w:r>
              <w:rPr>
                <w:noProof/>
              </w:rPr>
              <w:fldChar w:fldCharType="end"/>
            </w:r>
            <w:r w:rsidRPr="004D5B7E">
              <w:t>)</w:t>
            </w:r>
            <w:bookmarkEnd w:id="22"/>
          </w:p>
        </w:tc>
      </w:tr>
    </w:tbl>
    <w:p w14:paraId="69FB938A" w14:textId="59299FA4" w:rsidR="00277457" w:rsidRPr="00277457" w:rsidRDefault="00277457" w:rsidP="00277457">
      <w:pPr>
        <w:pStyle w:val="Heading2"/>
        <w:numPr>
          <w:ilvl w:val="0"/>
          <w:numId w:val="0"/>
        </w:numPr>
        <w:rPr>
          <w:i w:val="0"/>
          <w:iCs w:val="0"/>
        </w:rPr>
      </w:pPr>
      <w:bookmarkStart w:id="23" w:name="_Hlk157944519"/>
      <w:r>
        <w:rPr>
          <w:i w:val="0"/>
          <w:iCs w:val="0"/>
        </w:rPr>
        <w:t xml:space="preserve">Where </w:t>
      </w:r>
      <m:oMath>
        <m:sSub>
          <m:sSubPr>
            <m:ctrlPr>
              <w:rPr>
                <w:rFonts w:ascii="Cambria Math" w:hAnsi="Cambria Math"/>
                <w:iCs w:val="0"/>
              </w:rPr>
            </m:ctrlPr>
          </m:sSubPr>
          <m:e>
            <m:r>
              <w:rPr>
                <w:rFonts w:ascii="Cambria Math" w:hAnsi="Cambria Math"/>
              </w:rPr>
              <m:t>k</m:t>
            </m:r>
          </m:e>
          <m:sub>
            <m:r>
              <w:rPr>
                <w:rFonts w:ascii="Cambria Math" w:hAnsi="Cambria Math"/>
              </w:rPr>
              <m:t>g</m:t>
            </m:r>
          </m:sub>
        </m:sSub>
      </m:oMath>
      <w:r>
        <w:rPr>
          <w:i w:val="0"/>
          <w:iCs w:val="0"/>
        </w:rPr>
        <w:t xml:space="preserve"> is a </w:t>
      </w:r>
      <w:r w:rsidR="00B814B8">
        <w:rPr>
          <w:i w:val="0"/>
          <w:iCs w:val="0"/>
        </w:rPr>
        <w:t>gain</w:t>
      </w:r>
      <w:r>
        <w:rPr>
          <w:i w:val="0"/>
          <w:iCs w:val="0"/>
        </w:rPr>
        <w:t xml:space="preserve"> constant </w:t>
      </w:r>
      <w:r w:rsidR="00B814B8">
        <w:rPr>
          <w:i w:val="0"/>
          <w:iCs w:val="0"/>
        </w:rPr>
        <w:t>that in practice we absorb into the calibrated source and sensor moments, §</w:t>
      </w:r>
      <w:r w:rsidR="00B814B8">
        <w:rPr>
          <w:i w:val="0"/>
          <w:iCs w:val="0"/>
        </w:rPr>
        <w:fldChar w:fldCharType="begin"/>
      </w:r>
      <w:r w:rsidR="00B814B8">
        <w:rPr>
          <w:i w:val="0"/>
          <w:iCs w:val="0"/>
        </w:rPr>
        <w:instrText xml:space="preserve"> REF _Ref85736636 \r \h </w:instrText>
      </w:r>
      <w:r w:rsidR="00B814B8">
        <w:rPr>
          <w:i w:val="0"/>
          <w:iCs w:val="0"/>
        </w:rPr>
      </w:r>
      <w:r w:rsidR="00B814B8">
        <w:rPr>
          <w:i w:val="0"/>
          <w:iCs w:val="0"/>
        </w:rPr>
        <w:fldChar w:fldCharType="separate"/>
      </w:r>
      <w:r w:rsidR="0059644A">
        <w:rPr>
          <w:i w:val="0"/>
          <w:iCs w:val="0"/>
        </w:rPr>
        <w:t>VI</w:t>
      </w:r>
      <w:r w:rsidR="00B814B8">
        <w:rPr>
          <w:i w:val="0"/>
          <w:iCs w:val="0"/>
        </w:rPr>
        <w:fldChar w:fldCharType="end"/>
      </w:r>
      <w:r w:rsidR="00B814B8">
        <w:rPr>
          <w:i w:val="0"/>
          <w:iCs w:val="0"/>
        </w:rPr>
        <w:t>.</w:t>
      </w:r>
    </w:p>
    <w:bookmarkEnd w:id="23"/>
    <w:p w14:paraId="4BC9B4C8" w14:textId="1D79F012" w:rsidR="00A740F1" w:rsidRPr="00277457" w:rsidRDefault="00A740F1" w:rsidP="00277457">
      <w:pPr>
        <w:pStyle w:val="Heading2"/>
      </w:pPr>
      <w:r w:rsidRPr="00277457">
        <w:t>Coordinate notation</w:t>
      </w:r>
    </w:p>
    <w:p w14:paraId="1A03D0B8" w14:textId="5B284A79"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3EF8625B" w:rsidR="00AE477D" w:rsidRPr="00A740F1" w:rsidRDefault="00000000" w:rsidP="00AE477D">
      <w:pPr>
        <w:ind w:firstLine="202"/>
      </w:pPr>
      <m:oMathPara>
        <m:oMath>
          <m:sSup>
            <m:sSupPr>
              <m:ctrlPr>
                <w:rPr>
                  <w:rFonts w:ascii="Cambria Math" w:hAnsi="Cambria Math"/>
                  <w:i/>
                  <w:sz w:val="22"/>
                  <w:szCs w:val="22"/>
                </w:rPr>
              </m:ctrlPr>
            </m:sSupPr>
            <m:e>
              <m:r>
                <w:rPr>
                  <w:rFonts w:ascii="Cambria Math" w:hAnsi="Cambria Math"/>
                  <w:sz w:val="22"/>
                  <w:szCs w:val="22"/>
                </w:rPr>
                <m:t xml:space="preserve"> </m:t>
              </m: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22C6828D"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7C00936E" w:rsidR="00FD5CD3" w:rsidRPr="00FD5CD3" w:rsidRDefault="00075F35" w:rsidP="00FD5CD3">
      <w:pPr>
        <w:pStyle w:val="Text"/>
        <w:rPr>
          <w:bCs/>
        </w:rPr>
      </w:pPr>
      <w:r>
        <w:rPr>
          <w:noProof/>
        </w:rPr>
        <mc:AlternateContent>
          <mc:Choice Requires="wpc">
            <w:drawing>
              <wp:anchor distT="0" distB="0" distL="114300" distR="114300" simplePos="0" relativeHeight="251675648" behindDoc="0" locked="0" layoutInCell="1" allowOverlap="0" wp14:anchorId="39DEA1BF" wp14:editId="5A968555">
                <wp:simplePos x="0" y="0"/>
                <wp:positionH relativeFrom="margin">
                  <wp:align>left</wp:align>
                </wp:positionH>
                <wp:positionV relativeFrom="margin">
                  <wp:align>bottom</wp:align>
                </wp:positionV>
                <wp:extent cx="3209544" cy="2286000"/>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90755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39193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27318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40717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81928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40781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13983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68593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24283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34506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97879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31CF7D07" w:rsidR="00C94FE1" w:rsidRPr="0040237A" w:rsidRDefault="00C94FE1" w:rsidP="0073062D">
                              <w:pPr>
                                <w:pStyle w:val="FigureCaption"/>
                                <w:rPr>
                                  <w:rFonts w:ascii="Cambria Math" w:hAnsi="Cambria Math"/>
                                  <w:i/>
                                  <w:sz w:val="20"/>
                                  <w:szCs w:val="20"/>
                                </w:rPr>
                              </w:pPr>
                              <w:bookmarkStart w:id="24" w:name="_Ref400011857"/>
                              <w:r w:rsidRPr="008C08E1">
                                <w:t xml:space="preserve">Fig. </w:t>
                              </w:r>
                              <w:r>
                                <w:fldChar w:fldCharType="begin"/>
                              </w:r>
                              <w:r>
                                <w:instrText xml:space="preserve"> SEQ Figure \* ARABIC </w:instrText>
                              </w:r>
                              <w:r>
                                <w:fldChar w:fldCharType="separate"/>
                              </w:r>
                              <w:r w:rsidR="0059644A">
                                <w:rPr>
                                  <w:noProof/>
                                </w:rPr>
                                <w:t>1</w:t>
                              </w:r>
                              <w:r>
                                <w:rPr>
                                  <w:noProof/>
                                </w:rPr>
                                <w:fldChar w:fldCharType="end"/>
                              </w:r>
                              <w:bookmarkEnd w:id="24"/>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14394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97191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47188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374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5185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65779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59477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0;margin-top:0;width:252.7pt;height:180pt;z-index:251675648;mso-position-horizontal:left;mso-position-horizontal-relative:margin;mso-position-vertical:bottom;mso-position-vertical-relative:margin" coordsize="32092,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2860;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9075;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391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2731;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4071;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8192;width:16135;height:9005;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4078;width:5188;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1398;width:6;height:5486;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6859;width:14954;height:81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2428;width:2921;height:26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3450;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9787;width:32003;height:2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31CF7D07" w:rsidR="00C94FE1" w:rsidRPr="0040237A" w:rsidRDefault="00C94FE1" w:rsidP="0073062D">
                        <w:pPr>
                          <w:pStyle w:val="FigureCaption"/>
                          <w:rPr>
                            <w:rFonts w:ascii="Cambria Math" w:hAnsi="Cambria Math"/>
                            <w:i/>
                            <w:sz w:val="20"/>
                            <w:szCs w:val="20"/>
                          </w:rPr>
                        </w:pPr>
                        <w:bookmarkStart w:id="25" w:name="_Ref400011857"/>
                        <w:r w:rsidRPr="008C08E1">
                          <w:t xml:space="preserve">Fig. </w:t>
                        </w:r>
                        <w:r>
                          <w:fldChar w:fldCharType="begin"/>
                        </w:r>
                        <w:r>
                          <w:instrText xml:space="preserve"> SEQ Figure \* ARABIC </w:instrText>
                        </w:r>
                        <w:r>
                          <w:fldChar w:fldCharType="separate"/>
                        </w:r>
                        <w:r w:rsidR="0059644A">
                          <w:rPr>
                            <w:noProof/>
                          </w:rPr>
                          <w:t>1</w:t>
                        </w:r>
                        <w:r>
                          <w:rPr>
                            <w:noProof/>
                          </w:rPr>
                          <w:fldChar w:fldCharType="end"/>
                        </w:r>
                        <w:bookmarkEnd w:id="2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143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9719;width:4664;height:2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4718;width:568;height: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374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5185;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6577;width:565;height: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5947;width:4660;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proofErr w:type="gramStart"/>
      <w:r w:rsidR="002213A7">
        <w:rPr>
          <w:bCs/>
        </w:rPr>
        <w:t>coils</w:t>
      </w:r>
      <w:proofErr w:type="gramEnd"/>
      <w:r w:rsidR="002A7ECA">
        <w:rPr>
          <w:bCs/>
        </w:rPr>
        <w:t xml:space="preserve"> roughly coincide with 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1B300361" w:rsidR="00E82CE9" w:rsidRDefault="00E82CE9" w:rsidP="00E82CE9">
            <w:pPr>
              <w:pStyle w:val="Text"/>
              <w:ind w:firstLine="0"/>
              <w:jc w:val="right"/>
              <w:rPr>
                <w:bCs/>
              </w:rPr>
            </w:pPr>
            <w:bookmarkStart w:id="26" w:name="_Ref84526760"/>
            <w:bookmarkStart w:id="27" w:name="_Ref84526756"/>
            <w:r>
              <w:t>(</w:t>
            </w:r>
            <w:r>
              <w:fldChar w:fldCharType="begin"/>
            </w:r>
            <w:r>
              <w:instrText xml:space="preserve"> SEQ Equation \* ARABIC </w:instrText>
            </w:r>
            <w:r>
              <w:fldChar w:fldCharType="separate"/>
            </w:r>
            <w:r w:rsidR="0059644A">
              <w:rPr>
                <w:noProof/>
              </w:rPr>
              <w:t>5</w:t>
            </w:r>
            <w:r>
              <w:rPr>
                <w:noProof/>
              </w:rPr>
              <w:fldChar w:fldCharType="end"/>
            </w:r>
            <w:bookmarkEnd w:id="26"/>
            <w:r>
              <w:t>)</w:t>
            </w:r>
            <w:bookmarkEnd w:id="27"/>
          </w:p>
        </w:tc>
      </w:tr>
    </w:tbl>
    <w:p w14:paraId="5BF29A8A" w14:textId="2D4CF285" w:rsidR="009F6CA0" w:rsidRDefault="009F6CA0" w:rsidP="009D17A9">
      <w:pPr>
        <w:pStyle w:val="Text"/>
        <w:ind w:firstLine="0"/>
        <w:rPr>
          <w:b/>
          <w:bCs/>
        </w:rPr>
      </w:pPr>
    </w:p>
    <w:p w14:paraId="3DAE0085" w14:textId="28746F45" w:rsidR="00AA4BA2" w:rsidRPr="001C711E" w:rsidRDefault="000650DB" w:rsidP="009C29CA">
      <w:pPr>
        <w:ind w:firstLine="202"/>
        <w:jc w:val="both"/>
      </w:pPr>
      <w:r>
        <w:t xml:space="preserve">The source parameters ar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eg.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model</w:t>
      </w:r>
    </w:p>
    <w:p w14:paraId="0E1A9B41" w14:textId="2DFFF7EB"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59644A" w:rsidRPr="004D5B7E">
        <w:t>(</w:t>
      </w:r>
      <w:r w:rsidR="0059644A" w:rsidRPr="0059644A">
        <w:rPr>
          <w:noProof/>
        </w:rPr>
        <w:t>3</w:t>
      </w:r>
      <w:r w:rsidR="0059644A" w:rsidRPr="004D5B7E">
        <w:t>)</w:t>
      </w:r>
      <w:r w:rsidRPr="001C711E">
        <w:fldChar w:fldCharType="end"/>
      </w:r>
      <w:r w:rsidR="00C12C23">
        <w:t>,</w:t>
      </w:r>
      <w:r w:rsidRPr="001C711E">
        <w:t xml:space="preserve"> </w:t>
      </w:r>
      <w:r w:rsidRPr="001C711E">
        <w:fldChar w:fldCharType="begin"/>
      </w:r>
      <w:r w:rsidRPr="001C711E">
        <w:instrText xml:space="preserve"> REF _Ref84431633 \h  \* MERGEFORMAT </w:instrText>
      </w:r>
      <w:r w:rsidRPr="001C711E">
        <w:fldChar w:fldCharType="separate"/>
      </w:r>
      <w:r w:rsidR="0059644A" w:rsidRPr="004D5B7E">
        <w:t>(</w:t>
      </w:r>
      <w:r w:rsidR="0059644A">
        <w:rPr>
          <w:noProof/>
        </w:rPr>
        <w:t>4</w:t>
      </w:r>
      <w:r w:rsidR="0059644A"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59644A" w:rsidRPr="008C08E1">
        <w:t xml:space="preserve">Fig. </w:t>
      </w:r>
      <w:r w:rsidR="0059644A">
        <w:rPr>
          <w:noProof/>
        </w:rPr>
        <w:t>2</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3096C313" w:rsidR="009C29CA" w:rsidRPr="001C711E" w:rsidRDefault="00C014CC" w:rsidP="009C29CA">
      <w:pPr>
        <w:jc w:val="both"/>
      </w:pPr>
      <w:r w:rsidRPr="001C711E">
        <w:br/>
      </w: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28" w:name="_Ref84437640"/>
      <w:r>
        <w:t>Fixture transforms</w:t>
      </w:r>
      <w:bookmarkEnd w:id="28"/>
    </w:p>
    <w:p w14:paraId="138BB0F0" w14:textId="3130C842"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68F91DAC"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B63B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A3534F">
        <w:rPr>
          <w:rFonts w:eastAsiaTheme="minorEastAsia"/>
        </w:rPr>
        <w:fldChar w:fldCharType="separate"/>
      </w:r>
      <w:r w:rsidR="002207C6" w:rsidRPr="002207C6">
        <w:rPr>
          <w:rFonts w:eastAsiaTheme="minorEastAsia"/>
          <w:noProof/>
        </w:rPr>
        <w:t>[15]</w:t>
      </w:r>
      <w:r w:rsidR="00A3534F">
        <w:rPr>
          <w:rFonts w:eastAsiaTheme="minorEastAsia"/>
        </w:rPr>
        <w:fldChar w:fldCharType="end"/>
      </w:r>
      <w:r w:rsidR="00A3534F">
        <w:rPr>
          <w:rFonts w:eastAsiaTheme="minorEastAsia"/>
        </w:rPr>
        <w:fldChar w:fldCharType="begin" w:fldLock="1"/>
      </w:r>
      <w:r w:rsidR="00B63B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A3534F">
        <w:rPr>
          <w:rFonts w:eastAsiaTheme="minorEastAsia"/>
        </w:rPr>
        <w:fldChar w:fldCharType="separate"/>
      </w:r>
      <w:r w:rsidR="002207C6" w:rsidRPr="002207C6">
        <w:rPr>
          <w:rFonts w:eastAsiaTheme="minorEastAsia"/>
          <w:noProof/>
        </w:rPr>
        <w:t>[12]</w:t>
      </w:r>
      <w:r w:rsidR="00A3534F">
        <w:rPr>
          <w:rFonts w:eastAsiaTheme="minorEastAsia"/>
        </w:rPr>
        <w:fldChar w:fldCharType="end"/>
      </w:r>
      <w:r w:rsidR="00A3534F">
        <w:fldChar w:fldCharType="begin" w:fldLock="1"/>
      </w:r>
      <w:r w:rsidR="00B63B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Pr>
          <w:rFonts w:ascii="Cambria Math" w:hAnsi="Cambria Math" w:cs="Cambria Math"/>
        </w:rPr>
        <w:instrText>⩾</w:instrText>
      </w:r>
      <w:r w:rsidR="00B63B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rsidR="00A3534F">
        <w:fldChar w:fldCharType="separate"/>
      </w:r>
      <w:r w:rsidR="002207C6" w:rsidRPr="002207C6">
        <w:rPr>
          <w:noProof/>
        </w:rPr>
        <w:t>[18]</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57C2438C"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th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1FDA4360" w:rsidR="00050FB8" w:rsidRDefault="00000000" w:rsidP="00050FB8">
            <w:pPr>
              <w:pStyle w:val="Text"/>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41BB6CA8" w:rsidR="00050FB8" w:rsidRDefault="00050FB8" w:rsidP="00050FB8">
            <w:pPr>
              <w:pStyle w:val="Text"/>
              <w:ind w:firstLine="0"/>
              <w:jc w:val="right"/>
            </w:pPr>
            <w:bookmarkStart w:id="29" w:name="_Ref84519268"/>
            <w:r>
              <w:t>(</w:t>
            </w:r>
            <w:r>
              <w:fldChar w:fldCharType="begin"/>
            </w:r>
            <w:r>
              <w:instrText xml:space="preserve"> SEQ Equation \* ARABIC </w:instrText>
            </w:r>
            <w:r>
              <w:fldChar w:fldCharType="separate"/>
            </w:r>
            <w:r w:rsidR="0059644A">
              <w:rPr>
                <w:noProof/>
              </w:rPr>
              <w:t>6</w:t>
            </w:r>
            <w:r>
              <w:rPr>
                <w:noProof/>
              </w:rPr>
              <w:fldChar w:fldCharType="end"/>
            </w:r>
            <w:r>
              <w:t>)</w:t>
            </w:r>
            <w:bookmarkEnd w:id="29"/>
          </w:p>
        </w:tc>
      </w:tr>
    </w:tbl>
    <w:p w14:paraId="4D8F6050" w14:textId="62805C83" w:rsidR="00955C81" w:rsidRPr="00955C81" w:rsidRDefault="00955C81" w:rsidP="00816B60">
      <w:pPr>
        <w:pStyle w:val="Text"/>
        <w:rPr>
          <w:b/>
        </w:rPr>
      </w:pPr>
    </w:p>
    <w:p w14:paraId="593DD5AC" w14:textId="29F978F9" w:rsidR="00B545DC" w:rsidRPr="00056745" w:rsidRDefault="00955C81" w:rsidP="00100EAB">
      <w:pPr>
        <w:pStyle w:val="Text"/>
        <w:rPr>
          <w:bCs/>
        </w:rPr>
      </w:pPr>
      <w:r>
        <w:rPr>
          <w:iCs/>
        </w:rPr>
        <w:t xml:space="preserve">Th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0324C977" w:rsidR="00E056F7" w:rsidRDefault="00E056F7" w:rsidP="00E056F7">
      <w:pPr>
        <w:pStyle w:val="Heading1"/>
      </w:pPr>
      <w:bookmarkStart w:id="30" w:name="_Ref85736636"/>
      <w:r>
        <w:t xml:space="preserve">Optimization </w:t>
      </w:r>
      <w:r w:rsidR="0041579F">
        <w:t>constraints</w:t>
      </w:r>
      <w:bookmarkEnd w:id="30"/>
    </w:p>
    <w:p w14:paraId="68BD6BAA" w14:textId="000F1F2F" w:rsidR="00825FFF" w:rsidRDefault="00825FFF" w:rsidP="00295EFB">
      <w:pPr>
        <w:pStyle w:val="Text"/>
      </w:pPr>
      <w:r>
        <w:t xml:space="preserve">Combining the magnetic and fixture parameters, we have: </w:t>
      </w:r>
    </w:p>
    <w:p w14:paraId="45D8493A" w14:textId="4F0ECAEE"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sPre>
            </m:e>
          </m:d>
        </m:oMath>
      </m:oMathPara>
    </w:p>
    <w:p w14:paraId="1E2726FC" w14:textId="0BC08107"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 xml:space="preserve">“run away” in </w:t>
      </w:r>
      <w:r w:rsidR="009733AC">
        <w:t>opposing</w:t>
      </w:r>
      <w:r w:rsidR="00825FFF">
        <w:t xml:space="preserve"> directions, to no effect, but preventing convergence</w:t>
      </w:r>
      <w:r w:rsidR="00A872C4">
        <w:t xml:space="preserve"> (s</w:t>
      </w:r>
      <w:r w:rsidR="00662A39">
        <w:t>ee</w:t>
      </w:r>
      <w:r w:rsidR="00692BC1">
        <w:t xml:space="preserve"> </w:t>
      </w:r>
      <w:r w:rsidR="00481C67">
        <w:t>calibration procedures</w:t>
      </w:r>
      <w:r w:rsidR="00A317CC">
        <w:t xml:space="preserve"> in supplemental material</w:t>
      </w:r>
      <w:r w:rsidR="00A872C4">
        <w:t>).</w:t>
      </w:r>
    </w:p>
    <w:p w14:paraId="172FC2D6" w14:textId="5D68093B" w:rsidR="00CB2B43" w:rsidRDefault="00F64625" w:rsidP="00CB2B43">
      <w:pPr>
        <w:pStyle w:val="Text"/>
      </w:pPr>
      <w:r>
        <w:t xml:space="preserve">If </w:t>
      </w:r>
      <w:proofErr w:type="gramStart"/>
      <w:r>
        <w:t>all of</w:t>
      </w:r>
      <w:proofErr w:type="gramEnd"/>
      <w:r>
        <w:t xml:space="preserve"> the parameters are free, then the source and sensor </w:t>
      </w:r>
      <w:r>
        <w:lastRenderedPageBreak/>
        <w:t>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624E524F" w:rsidR="00CB2B43" w:rsidRDefault="00000000" w:rsidP="00CB2B43">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4E52E585" w:rsidR="00CB2B43" w:rsidRDefault="00000000" w:rsidP="00F64625">
            <w:pPr>
              <w:pStyle w:val="Text"/>
              <w:ind w:firstLine="0"/>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34D26AF8" w:rsidR="00CB2B43" w:rsidRDefault="00CB2B43" w:rsidP="00CB2B43">
            <w:pPr>
              <w:pStyle w:val="Text"/>
              <w:ind w:firstLine="0"/>
              <w:jc w:val="right"/>
            </w:pPr>
            <w:bookmarkStart w:id="31" w:name="_Ref84440554"/>
            <w:r>
              <w:t>(</w:t>
            </w:r>
            <w:r>
              <w:fldChar w:fldCharType="begin"/>
            </w:r>
            <w:r>
              <w:instrText xml:space="preserve"> SEQ Equation \* ARABIC </w:instrText>
            </w:r>
            <w:r>
              <w:fldChar w:fldCharType="separate"/>
            </w:r>
            <w:r w:rsidR="0059644A">
              <w:rPr>
                <w:noProof/>
              </w:rPr>
              <w:t>7</w:t>
            </w:r>
            <w:r>
              <w:rPr>
                <w:noProof/>
              </w:rPr>
              <w:fldChar w:fldCharType="end"/>
            </w:r>
            <w:r>
              <w:t>)</w:t>
            </w:r>
            <w:bookmarkEnd w:id="31"/>
          </w:p>
        </w:tc>
      </w:tr>
      <w:tr w:rsidR="00CB2B43" w14:paraId="406FB74D" w14:textId="77777777" w:rsidTr="00CB2B43">
        <w:trPr>
          <w:trHeight w:val="305"/>
        </w:trPr>
        <w:tc>
          <w:tcPr>
            <w:tcW w:w="4410" w:type="dxa"/>
          </w:tcPr>
          <w:p w14:paraId="25BD783D" w14:textId="5F96136D" w:rsidR="00CB2B43" w:rsidRDefault="00000000" w:rsidP="00CB2B43">
            <w:pPr>
              <w:pStyle w:val="Equation"/>
            </w:pPr>
            <m:oMathPara>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5A5D0D"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7F6D45C3" w:rsidR="00662A39" w:rsidRPr="00AB4581" w:rsidRDefault="00000000"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3D02A825" w:rsidR="00AB4581" w:rsidRPr="00662A39" w:rsidRDefault="00000000"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04EA18B7" w:rsidR="0041579F" w:rsidRDefault="0041579F" w:rsidP="0041579F">
      <w:pPr>
        <w:pStyle w:val="Text"/>
        <w:ind w:firstLine="0"/>
      </w:pPr>
      <w:r>
        <w:t>These constraints cause the fixture transforms to absorb any pose offset between the Z coil and the fixture.</w:t>
      </w:r>
    </w:p>
    <w:p w14:paraId="12DAE03B" w14:textId="0F735244"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59644A">
        <w:t>(</w:t>
      </w:r>
      <w:r w:rsidR="0059644A">
        <w:rPr>
          <w:noProof/>
        </w:rPr>
        <w:t>7</w:t>
      </w:r>
      <w:r w:rsidR="0059644A">
        <w:t>)</w:t>
      </w:r>
      <w:r w:rsidR="00B36127">
        <w:fldChar w:fldCharType="end"/>
      </w:r>
      <w:r w:rsidR="00B36127">
        <w:t>.</w:t>
      </w:r>
      <w:r>
        <w:t xml:space="preserve"> We initially forc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r>
          <w:rPr>
            <w:rFonts w:ascii="Cambria Math" w:hAnsi="Cambria Math"/>
          </w:rPr>
          <m:t>=1</m:t>
        </m:r>
      </m:oMath>
      <w:r>
        <w:t xml:space="preserve">, attributing </w:t>
      </w:r>
      <w:proofErr w:type="gramStart"/>
      <w:r>
        <w:t>all of</w:t>
      </w:r>
      <w:proofErr w:type="gramEnd"/>
      <w:r>
        <w:t xml:space="preserve">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32" w:name="_Ref85736573"/>
      <w:r>
        <w:t>Pose solution and</w:t>
      </w:r>
      <w:r w:rsidR="0019790A">
        <w:t xml:space="preserve"> error correction</w:t>
      </w:r>
      <w:bookmarkEnd w:id="32"/>
    </w:p>
    <w:p w14:paraId="6F1F604A" w14:textId="655A6131" w:rsidR="00FD1F94" w:rsidRDefault="004A72D1" w:rsidP="005E6002">
      <w:pPr>
        <w:pStyle w:val="Text"/>
      </w:pPr>
      <w:r>
        <w:rPr>
          <w:noProof/>
        </w:rPr>
        <mc:AlternateContent>
          <mc:Choice Requires="wpc">
            <w:drawing>
              <wp:anchor distT="0" distB="0" distL="114300" distR="114300" simplePos="0" relativeHeight="251663360" behindDoc="0" locked="1" layoutInCell="1" allowOverlap="1" wp14:anchorId="2914FBA3" wp14:editId="7065307A">
                <wp:simplePos x="0" y="0"/>
                <wp:positionH relativeFrom="margin">
                  <wp:posOffset>-291</wp:posOffset>
                </wp:positionH>
                <wp:positionV relativeFrom="margin">
                  <wp:posOffset>7426442</wp:posOffset>
                </wp:positionV>
                <wp:extent cx="3209544" cy="1344168"/>
                <wp:effectExtent l="0" t="0" r="0" b="889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416151"/>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936543"/>
                            <a:ext cx="3200399" cy="393084"/>
                          </a:xfrm>
                          <a:prstGeom prst="rect">
                            <a:avLst/>
                          </a:prstGeom>
                          <a:solidFill>
                            <a:srgbClr val="FFFFFF"/>
                          </a:solidFill>
                          <a:ln>
                            <a:noFill/>
                          </a:ln>
                        </wps:spPr>
                        <wps:txbx>
                          <w:txbxContent>
                            <w:p w14:paraId="2E15EBA3" w14:textId="5878171D" w:rsidR="00C94FE1" w:rsidRPr="00D205A5" w:rsidRDefault="00C94FE1" w:rsidP="0058538F">
                              <w:pPr>
                                <w:pStyle w:val="FigureCaption"/>
                              </w:pPr>
                              <w:bookmarkStart w:id="33" w:name="_Ref84433500"/>
                              <w:r w:rsidRPr="008C08E1">
                                <w:t xml:space="preserve">Fig. </w:t>
                              </w:r>
                              <w:r>
                                <w:fldChar w:fldCharType="begin"/>
                              </w:r>
                              <w:r>
                                <w:instrText xml:space="preserve"> SEQ Figure \* ARABIC </w:instrText>
                              </w:r>
                              <w:r>
                                <w:fldChar w:fldCharType="separate"/>
                              </w:r>
                              <w:r w:rsidR="0059644A">
                                <w:rPr>
                                  <w:noProof/>
                                </w:rPr>
                                <w:t>2</w:t>
                              </w:r>
                              <w:r>
                                <w:rPr>
                                  <w:noProof/>
                                </w:rPr>
                                <w:fldChar w:fldCharType="end"/>
                              </w:r>
                              <w:bookmarkEnd w:id="33"/>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206909"/>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330164"/>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346403"/>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89209"/>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526596"/>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65649"/>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416151"/>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416151"/>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240169"/>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415397"/>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415397"/>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415397"/>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700512"/>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537952"/>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77297"/>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240169"/>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413143"/>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85725"/>
                            <a:ext cx="390479" cy="264795"/>
                          </a:xfrm>
                          <a:prstGeom prst="rect">
                            <a:avLst/>
                          </a:prstGeom>
                          <a:solidFill>
                            <a:srgbClr val="FFFFFF">
                              <a:alpha val="0"/>
                            </a:srgbClr>
                          </a:solidFill>
                          <a:ln>
                            <a:noFill/>
                          </a:ln>
                        </wps:spPr>
                        <wps:txb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95525"/>
                            <a:ext cx="349641" cy="231771"/>
                          </a:xfrm>
                          <a:prstGeom prst="rect">
                            <a:avLst/>
                          </a:prstGeom>
                          <a:solidFill>
                            <a:srgbClr val="FFFFFF">
                              <a:alpha val="0"/>
                            </a:srgbClr>
                          </a:solidFill>
                          <a:ln>
                            <a:noFill/>
                          </a:ln>
                        </wps:spPr>
                        <wps:txb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69396"/>
                            <a:ext cx="447551" cy="264795"/>
                          </a:xfrm>
                          <a:prstGeom prst="rect">
                            <a:avLst/>
                          </a:prstGeom>
                          <a:solidFill>
                            <a:srgbClr val="FFFFFF">
                              <a:alpha val="0"/>
                            </a:srgbClr>
                          </a:solidFill>
                          <a:ln>
                            <a:noFill/>
                          </a:ln>
                        </wps:spPr>
                        <wps:txb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79882"/>
                            <a:ext cx="447040" cy="264795"/>
                          </a:xfrm>
                          <a:prstGeom prst="rect">
                            <a:avLst/>
                          </a:prstGeom>
                          <a:solidFill>
                            <a:srgbClr val="FFFFFF">
                              <a:alpha val="0"/>
                            </a:srgbClr>
                          </a:solidFill>
                          <a:ln>
                            <a:noFill/>
                          </a:ln>
                        </wps:spPr>
                        <wps:txb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584.75pt;width:252.7pt;height:105.85pt;z-index:251663360;mso-position-horizontal-relative:margin;mso-position-vertical-relative:margin;mso-width-relative:margin;mso-height-relative:margin" coordsize="32092,13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">
                <v:shape id="_x0000_s1047" type="#_x0000_t75" style="position:absolute;width:32092;height:13436;visibility:visible;mso-wrap-style:square">
                  <v:fill o:detectmouseclick="t"/>
                  <v:path o:connecttype="none"/>
                </v:shape>
                <v:shape id="AutoShape 22" o:spid="_x0000_s1048" type="#_x0000_t32" style="position:absolute;left:6268;top:4161;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9365;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5878171D" w:rsidR="00C94FE1" w:rsidRPr="00D205A5" w:rsidRDefault="00C94FE1" w:rsidP="0058538F">
                        <w:pPr>
                          <w:pStyle w:val="FigureCaption"/>
                        </w:pPr>
                        <w:bookmarkStart w:id="34" w:name="_Ref84433500"/>
                        <w:r w:rsidRPr="008C08E1">
                          <w:t xml:space="preserve">Fig. </w:t>
                        </w:r>
                        <w:r>
                          <w:fldChar w:fldCharType="begin"/>
                        </w:r>
                        <w:r>
                          <w:instrText xml:space="preserve"> SEQ Figure \* ARABIC </w:instrText>
                        </w:r>
                        <w:r>
                          <w:fldChar w:fldCharType="separate"/>
                        </w:r>
                        <w:r w:rsidR="0059644A">
                          <w:rPr>
                            <w:noProof/>
                          </w:rPr>
                          <w:t>2</w:t>
                        </w:r>
                        <w:r>
                          <w:rPr>
                            <w:noProof/>
                          </w:rPr>
                          <w:fldChar w:fldCharType="end"/>
                        </w:r>
                        <w:bookmarkEnd w:id="34"/>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2069;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3301;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3464;width:3248;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892;width:863;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5265;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656;width:908;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4161;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4161;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2401;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4153;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4153;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4153;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7005;width:858;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5379;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772;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2401;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4131;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857;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955;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693;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798;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w10:anchorlock/>
              </v:group>
            </w:pict>
          </mc:Fallback>
        </mc:AlternateContent>
      </w:r>
      <w:r w:rsidR="00380E11">
        <w:rPr>
          <w:noProof/>
        </w:rPr>
        <mc:AlternateContent>
          <mc:Choice Requires="wpc">
            <w:drawing>
              <wp:anchor distT="0" distB="0" distL="114300" distR="114300" simplePos="0" relativeHeight="251697152" behindDoc="0" locked="1" layoutInCell="1" allowOverlap="1" wp14:anchorId="472C17F4" wp14:editId="750199B9">
                <wp:simplePos x="0" y="0"/>
                <wp:positionH relativeFrom="margin">
                  <wp:posOffset>3376930</wp:posOffset>
                </wp:positionH>
                <wp:positionV relativeFrom="margin">
                  <wp:posOffset>6534785</wp:posOffset>
                </wp:positionV>
                <wp:extent cx="3209544" cy="2249424"/>
                <wp:effectExtent l="0" t="0" r="0" b="0"/>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439159"/>
                            <a:ext cx="3200399" cy="768027"/>
                          </a:xfrm>
                          <a:prstGeom prst="rect">
                            <a:avLst/>
                          </a:prstGeom>
                          <a:solidFill>
                            <a:srgbClr val="FFFFFF"/>
                          </a:solidFill>
                          <a:ln>
                            <a:noFill/>
                          </a:ln>
                        </wps:spPr>
                        <wps:txbx>
                          <w:txbxContent>
                            <w:p w14:paraId="3B4AF58C" w14:textId="21A70D0A" w:rsidR="00C94FE1" w:rsidRPr="00206520" w:rsidRDefault="00C94FE1" w:rsidP="00A905FE">
                              <w:pPr>
                                <w:jc w:val="both"/>
                                <w:rPr>
                                  <w:rFonts w:ascii="Cambria Math" w:hAnsi="Cambria Math"/>
                                  <w:i/>
                                  <w:iCs/>
                                </w:rPr>
                              </w:pPr>
                              <w:bookmarkStart w:id="35"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59644A">
                                <w:rPr>
                                  <w:noProof/>
                                  <w:sz w:val="16"/>
                                  <w:szCs w:val="16"/>
                                </w:rPr>
                                <w:t>3</w:t>
                              </w:r>
                              <w:r w:rsidRPr="00C32B67">
                                <w:rPr>
                                  <w:noProof/>
                                  <w:sz w:val="16"/>
                                  <w:szCs w:val="16"/>
                                </w:rPr>
                                <w:fldChar w:fldCharType="end"/>
                              </w:r>
                              <w:bookmarkEnd w:id="35"/>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113467"/>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639894"/>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644627"/>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706634"/>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205237"/>
                            <a:ext cx="1201611" cy="171450"/>
                          </a:xfrm>
                          <a:prstGeom prst="rect">
                            <a:avLst/>
                          </a:prstGeom>
                          <a:noFill/>
                          <a:ln w="9525">
                            <a:noFill/>
                            <a:miter lim="800000"/>
                            <a:headEnd/>
                            <a:tailEnd/>
                          </a:ln>
                        </wps:spPr>
                        <wps:txbx>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748441"/>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508713"/>
                            <a:ext cx="310515" cy="264795"/>
                          </a:xfrm>
                          <a:prstGeom prst="rect">
                            <a:avLst/>
                          </a:prstGeom>
                          <a:solidFill>
                            <a:srgbClr val="FFFFFF">
                              <a:alpha val="0"/>
                            </a:srgbClr>
                          </a:solidFill>
                          <a:ln>
                            <a:noFill/>
                          </a:ln>
                        </wps:spPr>
                        <wps:txb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573276"/>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489350"/>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991980"/>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165079"/>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314496"/>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709738"/>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768739"/>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754145"/>
                            <a:ext cx="499390" cy="264795"/>
                          </a:xfrm>
                          <a:prstGeom prst="rect">
                            <a:avLst/>
                          </a:prstGeom>
                          <a:solidFill>
                            <a:srgbClr val="FFFFFF">
                              <a:alpha val="0"/>
                            </a:srgbClr>
                          </a:solidFill>
                          <a:ln>
                            <a:noFill/>
                          </a:ln>
                        </wps:spPr>
                        <wps:txb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768876"/>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1095736"/>
                            <a:ext cx="633985" cy="249427"/>
                          </a:xfrm>
                          <a:prstGeom prst="rect">
                            <a:avLst/>
                          </a:prstGeom>
                          <a:noFill/>
                          <a:ln w="9525">
                            <a:noFill/>
                            <a:miter lim="800000"/>
                            <a:headEnd/>
                            <a:tailEnd/>
                          </a:ln>
                        </wps:spPr>
                        <wps:txbx>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932467"/>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5.9pt;margin-top:514.55pt;width:252.7pt;height:177.1pt;z-index:251697152;mso-position-horizontal-relative:margin;mso-position-vertical-relative:margin;mso-width-relative:margin;mso-height-relative:margin" coordsize="32092,22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">
                <v:shape id="_x0000_s1072" type="#_x0000_t75" style="position:absolute;width:32092;height:22491;visibility:visible;mso-wrap-style:square">
                  <v:fill o:detectmouseclick="t"/>
                  <v:path o:connecttype="none"/>
                </v:shape>
                <v:shape id="Text Box 42" o:spid="_x0000_s1073" type="#_x0000_t202" style="position:absolute;top:14391;width:32003;height:7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21A70D0A" w:rsidR="00C94FE1" w:rsidRPr="00206520" w:rsidRDefault="00C94FE1" w:rsidP="00A905FE">
                        <w:pPr>
                          <w:jc w:val="both"/>
                          <w:rPr>
                            <w:rFonts w:ascii="Cambria Math" w:hAnsi="Cambria Math"/>
                            <w:i/>
                            <w:iCs/>
                          </w:rPr>
                        </w:pPr>
                        <w:bookmarkStart w:id="36"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59644A">
                          <w:rPr>
                            <w:noProof/>
                            <w:sz w:val="16"/>
                            <w:szCs w:val="16"/>
                          </w:rPr>
                          <w:t>3</w:t>
                        </w:r>
                        <w:r w:rsidRPr="00C32B67">
                          <w:rPr>
                            <w:noProof/>
                            <w:sz w:val="16"/>
                            <w:szCs w:val="16"/>
                          </w:rPr>
                          <w:fldChar w:fldCharType="end"/>
                        </w:r>
                        <w:bookmarkEnd w:id="36"/>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4" type="#_x0000_t202" style="position:absolute;left:13428;top:1134;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6398;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6" type="#_x0000_t202" style="position:absolute;left:28352;top:6446;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7" type="#_x0000_t32" style="position:absolute;left:4879;top:7066;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2052;width:12016;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7484;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5087;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5732;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2" type="#_x0000_t202" style="position:absolute;left:19035;top:4893;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9919;width:8239;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4" type="#_x0000_t202" style="position:absolute;left:15387;top:1650;width:5200;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5" style="position:absolute;left:4461;top:3144;width:23761;height:3447;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7097;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7687;width:1132;height:3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7541;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7688;width:6183;height:38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10957;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1" type="#_x0000_t202" style="position:absolute;left:23693;top:9324;width:689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w10:anchorlock/>
              </v:group>
            </w:pict>
          </mc:Fallback>
        </mc:AlternateContent>
      </w:r>
      <w:r w:rsidR="00DA5201">
        <w:t xml:space="preserve">Magnetic tracking is an </w:t>
      </w:r>
      <w:r w:rsidR="00DA5201">
        <w:rPr>
          <w:i/>
          <w:iCs/>
        </w:rPr>
        <w:t>inverse problem</w:t>
      </w:r>
      <w:r w:rsidR="00DA5201">
        <w:t xml:space="preserve">.  </w:t>
      </w:r>
      <w:r w:rsidR="000D5646">
        <w:t>W</w:t>
      </w:r>
      <w:r w:rsidR="00DA5201">
        <w:t xml:space="preserve">e </w:t>
      </w:r>
      <w:r w:rsidR="000D5646">
        <w:t>can calibrate a</w:t>
      </w:r>
      <w:r w:rsidR="00DA5201">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rsidR="00DA5201">
        <w:t xml:space="preserve"> </w:t>
      </w:r>
      <w:r w:rsidR="000D5646">
        <w:t>predict</w:t>
      </w:r>
      <w:r w:rsidR="00DA5201">
        <w:t xml:space="preserve"> </w:t>
      </w:r>
      <w:r w:rsidR="000D5646">
        <w:t>the</w:t>
      </w:r>
      <w:r w:rsidR="00DA5201">
        <w:t xml:space="preserve"> coupling </w:t>
      </w:r>
      <m:oMath>
        <m:r>
          <m:rPr>
            <m:sty m:val="bi"/>
          </m:rPr>
          <w:rPr>
            <w:rFonts w:ascii="Cambria Math" w:hAnsi="Cambria Math"/>
          </w:rPr>
          <m:t>C</m:t>
        </m:r>
      </m:oMath>
      <w:r w:rsidR="000D5646">
        <w:t xml:space="preserve"> </w:t>
      </w:r>
      <w:r w:rsidR="00DA5201">
        <w:t>we expect to see in sensor pose</w:t>
      </w:r>
      <w:r w:rsidR="000D5646">
        <w:t xml:space="preserve"> </w:t>
      </w:r>
      <m:oMath>
        <m:r>
          <m:rPr>
            <m:sty m:val="bi"/>
          </m:rPr>
          <w:rPr>
            <w:rFonts w:ascii="Cambria Math" w:eastAsiaTheme="minorEastAsia" w:hAnsi="Cambria Math"/>
          </w:rPr>
          <m:t>P</m:t>
        </m:r>
      </m:oMath>
      <w:r w:rsidR="000D5646">
        <w:t>, but this</w:t>
      </w:r>
      <w:r w:rsidR="00DA5201">
        <w:t xml:space="preserve"> does not tell us how to solve the inverse problem: given a measurement </w:t>
      </w:r>
      <m:oMath>
        <m:r>
          <m:rPr>
            <m:sty m:val="bi"/>
          </m:rPr>
          <w:rPr>
            <w:rFonts w:ascii="Cambria Math" w:hAnsi="Cambria Math"/>
          </w:rPr>
          <m:t>C</m:t>
        </m:r>
      </m:oMath>
      <w:r w:rsidR="00DA5201">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sidRPr="005406DB">
        <w:rPr>
          <w:rFonts w:eastAsiaTheme="minorEastAsia"/>
        </w:rPr>
        <w:t>?</w:t>
      </w:r>
      <w:r w:rsidR="00DA5201">
        <w:rPr>
          <w:rFonts w:eastAsiaTheme="minorEastAsia"/>
        </w:rPr>
        <w:t xml:space="preserve"> </w:t>
      </w:r>
      <w:r w:rsidR="00DA5201">
        <w:t>Some measurement models permit a closed-form pose solution using linear algebra</w:t>
      </w:r>
      <w:r w:rsidR="00025757">
        <w:fldChar w:fldCharType="begin" w:fldLock="1"/>
      </w:r>
      <w:r w:rsidR="00B63B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5]–[7]","plainTextFormattedCitation":"[5]–[7]","previouslyFormattedCitation":"[5]–[7]"},"properties":{"noteIndex":0},"schema":"https://github.com/citation-style-language/schema/raw/master/csl-citation.json"}</w:instrText>
      </w:r>
      <w:r w:rsidR="00025757">
        <w:fldChar w:fldCharType="separate"/>
      </w:r>
      <w:r w:rsidR="002207C6" w:rsidRPr="002207C6">
        <w:rPr>
          <w:noProof/>
        </w:rPr>
        <w:t>[5]–[7]</w:t>
      </w:r>
      <w:r w:rsidR="00025757">
        <w:fldChar w:fldCharType="end"/>
      </w:r>
      <w:r w:rsidR="00DA5201">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Pr>
          <w:rFonts w:eastAsiaTheme="minorEastAsia"/>
          <w:b/>
          <w:bCs/>
        </w:rPr>
        <w:t xml:space="preserve"> </w:t>
      </w:r>
      <w:r w:rsidR="00DA5201">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A5201">
        <w:rPr>
          <w:rFonts w:eastAsiaTheme="minorEastAsia"/>
        </w:rPr>
        <w:t>.</w:t>
      </w:r>
    </w:p>
    <w:p w14:paraId="546F5C16" w14:textId="4AC232D9" w:rsidR="000D5646" w:rsidRDefault="00F5077D" w:rsidP="00E073D0">
      <w:pPr>
        <w:pStyle w:val="Text"/>
      </w:pPr>
      <w:r>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r w:rsidR="00641A41">
        <w:t xml:space="preserve"> (</w:t>
      </w:r>
      <w:r w:rsidR="00154AE3">
        <w:t>§</w:t>
      </w:r>
      <w:r w:rsidR="00C7616D">
        <w:fldChar w:fldCharType="begin"/>
      </w:r>
      <w:r w:rsidR="00C7616D">
        <w:instrText xml:space="preserve"> REF _Ref90634266 \r \h </w:instrText>
      </w:r>
      <w:r w:rsidR="00C7616D">
        <w:fldChar w:fldCharType="separate"/>
      </w:r>
      <w:r w:rsidR="0059644A">
        <w:t>III.C</w:t>
      </w:r>
      <w:r w:rsidR="00C7616D">
        <w:fldChar w:fldCharType="end"/>
      </w:r>
      <w:r w:rsidR="00641A41">
        <w:t>)</w:t>
      </w:r>
      <w:r w:rsidR="00154AE3">
        <w:t xml:space="preserve">. </w:t>
      </w:r>
      <w:r w:rsidR="000D5646">
        <w:t xml:space="preserve">As with the calibration of the 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562EE36D"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w:t>
      </w:r>
      <w:proofErr w:type="gramStart"/>
      <w:r w:rsidR="00780668">
        <w:t>fairly low</w:t>
      </w:r>
      <w:proofErr w:type="gramEnd"/>
      <w:r w:rsidR="00780668">
        <w:t xml:space="preserve">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 xml:space="preserve">differs from a linear </w:t>
      </w:r>
      <w:r w:rsidR="00637716">
        <w:t>homogeneous</w:t>
      </w:r>
      <w:r w:rsidR="00EE1032">
        <w:t xml:space="preserve"> matrix in that all 16 elements are unconstrained.  </w:t>
      </w:r>
      <w:r w:rsidR="00EE1032">
        <w:t>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000000"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000000"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4B4EABB7"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ins w:id="37" w:author="robmacl53@gmail.com" w:date="2024-01-28T12:32:00Z">
        <w:r w:rsidR="00CB00A7">
          <w:t xml:space="preserve"> (DLT)</w:t>
        </w:r>
      </w:ins>
      <w:r w:rsidR="00EE1032">
        <w:t xml:space="preserve"> algorithm</w:t>
      </w:r>
      <w:r w:rsidR="00780668">
        <w:t xml:space="preserve"> </w:t>
      </w:r>
      <w:r>
        <w:t xml:space="preserve">to work well </w:t>
      </w:r>
      <w:r w:rsidR="00B64F42">
        <w:t>here</w:t>
      </w:r>
      <w:r w:rsidR="006C6C70">
        <w:fldChar w:fldCharType="begin" w:fldLock="1"/>
      </w:r>
      <w:r w:rsidR="00B63BA0">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4]","plainTextFormattedCitation":"[24]","previouslyFormattedCitation":"[24]"},"properties":{"noteIndex":0},"schema":"https://github.com/citation-style-language/schema/raw/master/csl-citation.json"}</w:instrText>
      </w:r>
      <w:r w:rsidR="006C6C70">
        <w:fldChar w:fldCharType="separate"/>
      </w:r>
      <w:r w:rsidR="002207C6" w:rsidRPr="002207C6">
        <w:rPr>
          <w:noProof/>
        </w:rPr>
        <w:t>[24]</w:t>
      </w:r>
      <w:r w:rsidR="006C6C70">
        <w:fldChar w:fldCharType="end"/>
      </w:r>
      <w:r w:rsidR="00637716">
        <w:t>.</w:t>
      </w:r>
      <w:r w:rsidR="00EE1032">
        <w:t xml:space="preserve"> </w:t>
      </w:r>
      <w:r w:rsidR="00780668">
        <w:t xml:space="preserve">Only position is corrected using this method. </w:t>
      </w:r>
      <w:r>
        <w:t xml:space="preserve">See </w:t>
      </w:r>
      <w:r w:rsidRPr="001C711E">
        <w:t>Table II</w:t>
      </w:r>
      <w:r w:rsidR="00AE5DBA">
        <w:t xml:space="preserve"> for examples of the </w:t>
      </w:r>
      <w:proofErr w:type="gramStart"/>
      <w:r w:rsidR="00AE5DBA">
        <w:t>benefit</w:t>
      </w:r>
      <w:proofErr w:type="gramEnd"/>
      <w:r w:rsidR="00AE5DBA">
        <w:t>.</w:t>
      </w:r>
    </w:p>
    <w:p w14:paraId="0D4F873C" w14:textId="698F1ABD" w:rsidR="0058538F" w:rsidRDefault="005964CE" w:rsidP="0058538F">
      <w:pPr>
        <w:pStyle w:val="Heading1"/>
      </w:pPr>
      <w:r>
        <w:t>Characterizing tracker error</w:t>
      </w:r>
    </w:p>
    <w:p w14:paraId="3B60500E" w14:textId="75E1E305"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0059644A" w:rsidRPr="0059644A">
        <w:t xml:space="preserve">Fig. </w:t>
      </w:r>
      <w:r w:rsidR="0059644A" w:rsidRPr="0059644A">
        <w:rPr>
          <w:noProof/>
        </w:rPr>
        <w:t>3</w:t>
      </w:r>
      <w:r w:rsidRPr="001C711E">
        <w:rPr>
          <w:bCs/>
        </w:rPr>
        <w:fldChar w:fldCharType="end"/>
      </w:r>
      <w:r w:rsidRPr="001C711E">
        <w:rPr>
          <w:bCs/>
        </w:rPr>
        <w:t xml:space="preserve"> is</w:t>
      </w:r>
      <w:r>
        <w:rPr>
          <w:bCs/>
        </w:rPr>
        <w:t xml:space="preserve"> a pose diagram of the error kinematics.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2BD9124E" w:rsidR="002C6C8E" w:rsidRDefault="00DE5FA4" w:rsidP="003A03D3">
            <w:pPr>
              <w:pStyle w:val="Text"/>
              <w:ind w:firstLine="0"/>
              <w:jc w:val="right"/>
            </w:pPr>
            <w:bookmarkStart w:id="38" w:name="_Ref91080390"/>
            <w:r>
              <w:t>(</w:t>
            </w:r>
            <w:r>
              <w:fldChar w:fldCharType="begin"/>
            </w:r>
            <w:r>
              <w:instrText xml:space="preserve"> SEQ Equation \* ARABIC </w:instrText>
            </w:r>
            <w:r>
              <w:fldChar w:fldCharType="separate"/>
            </w:r>
            <w:r w:rsidR="0059644A">
              <w:rPr>
                <w:noProof/>
              </w:rPr>
              <w:t>8</w:t>
            </w:r>
            <w:r>
              <w:rPr>
                <w:noProof/>
              </w:rPr>
              <w:fldChar w:fldCharType="end"/>
            </w:r>
            <w:r>
              <w:t>)</w:t>
            </w:r>
            <w:bookmarkEnd w:id="38"/>
          </w:p>
        </w:tc>
      </w:tr>
    </w:tbl>
    <w:p w14:paraId="22FA7260" w14:textId="77777777" w:rsidR="002C6C8E" w:rsidRPr="002C6C8E" w:rsidRDefault="002C6C8E" w:rsidP="00050FB8">
      <w:pPr>
        <w:pStyle w:val="Text"/>
      </w:pPr>
    </w:p>
    <w:p w14:paraId="7F8728DD" w14:textId="64384FAF"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59644A">
        <w:t>(</w:t>
      </w:r>
      <w:r w:rsidR="0059644A">
        <w:rPr>
          <w:noProof/>
        </w:rPr>
        <w:t>8</w:t>
      </w:r>
      <w:r w:rsidR="0059644A">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59644A">
        <w:t>(</w:t>
      </w:r>
      <w:r w:rsidR="0059644A">
        <w:rPr>
          <w:noProof/>
        </w:rPr>
        <w:t>2</w:t>
      </w:r>
      <w:r w:rsidR="0059644A">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2A90DE84" w:rsidR="00DF0FD6" w:rsidRDefault="00DF0FD6" w:rsidP="00DF0FD6">
      <w:pPr>
        <w:pStyle w:val="Heading2"/>
      </w:pPr>
      <w:r>
        <w:t>Uncertainty of stage position and tracker measurement</w:t>
      </w:r>
    </w:p>
    <w:p w14:paraId="4192402A" w14:textId="10DAD68F"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59644A" w:rsidRPr="0059644A">
        <w:t xml:space="preserve">Fig. </w:t>
      </w:r>
      <w:r w:rsidR="0059644A" w:rsidRPr="0059644A">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59644A">
        <w:t>(</w:t>
      </w:r>
      <w:r w:rsidR="0059644A">
        <w:rPr>
          <w:noProof/>
        </w:rPr>
        <w:t>6</w:t>
      </w:r>
      <w:r w:rsidR="0059644A">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000000"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6C24426D" w:rsidR="001C711E" w:rsidRDefault="001C711E" w:rsidP="001C711E">
            <w:pPr>
              <w:jc w:val="right"/>
              <w:rPr>
                <w:b/>
                <w:bCs/>
                <w:iCs/>
              </w:rPr>
            </w:pPr>
            <w:bookmarkStart w:id="39" w:name="_Ref85733594"/>
            <w:bookmarkStart w:id="40" w:name="_Ref85734533"/>
            <w:r>
              <w:rPr>
                <w:b/>
                <w:bCs/>
                <w:iCs/>
              </w:rPr>
              <w:t>(</w:t>
            </w:r>
            <w:r>
              <w:fldChar w:fldCharType="begin"/>
            </w:r>
            <w:r>
              <w:instrText xml:space="preserve"> SEQ Equation \* ARABIC </w:instrText>
            </w:r>
            <w:r>
              <w:fldChar w:fldCharType="separate"/>
            </w:r>
            <w:r w:rsidR="0059644A">
              <w:rPr>
                <w:noProof/>
              </w:rPr>
              <w:t>9</w:t>
            </w:r>
            <w:r>
              <w:rPr>
                <w:noProof/>
              </w:rPr>
              <w:fldChar w:fldCharType="end"/>
            </w:r>
            <w:bookmarkEnd w:id="39"/>
            <w:r>
              <w:t>)</w:t>
            </w:r>
            <w:bookmarkEnd w:id="40"/>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751D6CB3" w:rsidR="00CF0277" w:rsidRDefault="007D5528" w:rsidP="00CF0277">
      <w:pPr>
        <w:pStyle w:val="Text"/>
      </w:pPr>
      <w:r>
        <w:lastRenderedPageBreak/>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B63BA0">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5]","plainTextFormattedCitation":"[25]","previouslyFormattedCitation":"[25]"},"properties":{"noteIndex":0},"schema":"https://github.com/citation-style-language/schema/raw/master/csl-citation.json"}</w:instrText>
      </w:r>
      <w:r w:rsidR="001C711E">
        <w:fldChar w:fldCharType="separate"/>
      </w:r>
      <w:r w:rsidR="002207C6" w:rsidRPr="002207C6">
        <w:rPr>
          <w:noProof/>
        </w:rPr>
        <w:t>[25]</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000000"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51C7B095"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59644A">
        <w:t>(</w:t>
      </w:r>
      <w:r w:rsidR="0059644A">
        <w:rPr>
          <w:noProof/>
        </w:rPr>
        <w:t>8</w:t>
      </w:r>
      <w:r w:rsidR="0059644A">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4E0CD545"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r w:rsidR="0059644A">
        <w:rPr>
          <w:b/>
          <w:bCs/>
          <w:iCs/>
        </w:rPr>
        <w:t>(</w:t>
      </w:r>
      <w:r w:rsidR="0059644A">
        <w:rPr>
          <w:noProof/>
        </w:rPr>
        <w:t>9</w:t>
      </w:r>
      <w:r w:rsidR="0059644A">
        <w:t>)</w:t>
      </w:r>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2BFAE551" w:rsidR="00BB2AB8" w:rsidRDefault="00364B41" w:rsidP="00BB2AB8">
            <w:pPr>
              <w:pStyle w:val="Text"/>
              <w:ind w:firstLine="0"/>
              <w:jc w:val="right"/>
            </w:pPr>
            <w:bookmarkStart w:id="41" w:name="_Ref85714067"/>
            <w:bookmarkStart w:id="42" w:name="_Ref85091451"/>
            <w:r>
              <w:t>(</w:t>
            </w:r>
            <w:r>
              <w:fldChar w:fldCharType="begin"/>
            </w:r>
            <w:r>
              <w:instrText xml:space="preserve"> SEQ Equation \* ARABIC </w:instrText>
            </w:r>
            <w:r>
              <w:fldChar w:fldCharType="separate"/>
            </w:r>
            <w:r w:rsidR="0059644A">
              <w:rPr>
                <w:noProof/>
              </w:rPr>
              <w:t>10</w:t>
            </w:r>
            <w:r>
              <w:rPr>
                <w:noProof/>
              </w:rPr>
              <w:fldChar w:fldCharType="end"/>
            </w:r>
            <w:bookmarkEnd w:id="41"/>
            <w:r>
              <w:t>)</w:t>
            </w:r>
            <w:bookmarkEnd w:id="42"/>
          </w:p>
        </w:tc>
      </w:tr>
    </w:tbl>
    <w:p w14:paraId="27100FAF" w14:textId="2A105648" w:rsidR="003442EA" w:rsidRDefault="00CE2D4C" w:rsidP="001F022B">
      <w:pPr>
        <w:pStyle w:val="Heading2"/>
      </w:pPr>
      <w:r w:rsidRPr="00B738A5">
        <w:rPr>
          <w:noProof/>
          <w:color w:val="FF0000"/>
        </w:rPr>
        <mc:AlternateContent>
          <mc:Choice Requires="wpc">
            <w:drawing>
              <wp:anchor distT="0" distB="0" distL="114300" distR="114300" simplePos="0" relativeHeight="251700224" behindDoc="0" locked="0" layoutInCell="1" allowOverlap="0" wp14:anchorId="014863F6" wp14:editId="4FCAE2AB">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1"/>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2F8F4EE5" w:rsidR="00C94FE1" w:rsidRDefault="00C94FE1" w:rsidP="005964CE">
                              <w:pPr>
                                <w:pStyle w:val="FigureCaption"/>
                              </w:pPr>
                              <w:bookmarkStart w:id="43" w:name="_Ref84435145"/>
                              <w:r>
                                <w:t xml:space="preserve">Fig. </w:t>
                              </w:r>
                              <w:r>
                                <w:fldChar w:fldCharType="begin"/>
                              </w:r>
                              <w:r>
                                <w:instrText xml:space="preserve"> SEQ Figure \* ARABIC </w:instrText>
                              </w:r>
                              <w:r>
                                <w:fldChar w:fldCharType="separate"/>
                              </w:r>
                              <w:r w:rsidR="0059644A">
                                <w:rPr>
                                  <w:noProof/>
                                </w:rPr>
                                <w:t>4</w:t>
                              </w:r>
                              <w:r>
                                <w:rPr>
                                  <w:noProof/>
                                </w:rPr>
                                <w:fldChar w:fldCharType="end"/>
                              </w:r>
                              <w:bookmarkEnd w:id="4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2"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2F8F4EE5" w:rsidR="00C94FE1" w:rsidRDefault="00C94FE1" w:rsidP="005964CE">
                        <w:pPr>
                          <w:pStyle w:val="FigureCaption"/>
                        </w:pPr>
                        <w:bookmarkStart w:id="44" w:name="_Ref84435145"/>
                        <w:r>
                          <w:t xml:space="preserve">Fig. </w:t>
                        </w:r>
                        <w:r>
                          <w:fldChar w:fldCharType="begin"/>
                        </w:r>
                        <w:r>
                          <w:instrText xml:space="preserve"> SEQ Figure \* ARABIC </w:instrText>
                        </w:r>
                        <w:r>
                          <w:fldChar w:fldCharType="separate"/>
                        </w:r>
                        <w:r w:rsidR="0059644A">
                          <w:rPr>
                            <w:noProof/>
                          </w:rPr>
                          <w:t>4</w:t>
                        </w:r>
                        <w:r>
                          <w:rPr>
                            <w:noProof/>
                          </w:rPr>
                          <w:fldChar w:fldCharType="end"/>
                        </w:r>
                        <w:bookmarkEnd w:id="44"/>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1F022B">
        <w:t>Systematic and random error</w:t>
      </w:r>
    </w:p>
    <w:p w14:paraId="4FAA64DA" w14:textId="1EB69B5D"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59644A">
        <w:t>(</w:t>
      </w:r>
      <w:r w:rsidR="0059644A">
        <w:rPr>
          <w:noProof/>
        </w:rPr>
        <w:t>10</w:t>
      </w:r>
      <w:r w:rsidR="0059644A">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59644A">
        <w:t>(</w:t>
      </w:r>
      <w:r w:rsidR="0059644A">
        <w:rPr>
          <w:noProof/>
        </w:rPr>
        <w:t>10</w:t>
      </w:r>
      <w:r w:rsidR="0059644A">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reference </w:t>
      </w:r>
      <w:proofErr w:type="gramStart"/>
      <w:r w:rsidR="00CD4356">
        <w:t>used</w:t>
      </w:r>
      <w:proofErr w:type="gramEnd"/>
      <w:r w:rsidR="00CD4356">
        <w:t xml:space="preserve"> </w:t>
      </w:r>
      <w:r>
        <w:t>then this effect is invisible</w:t>
      </w:r>
      <w:r w:rsidR="003D3791">
        <w:t xml:space="preserve">. A lower order model may appear to give worse </w:t>
      </w:r>
      <w:proofErr w:type="gramStart"/>
      <w:r w:rsidR="003D3791">
        <w:t>error</w:t>
      </w:r>
      <w:proofErr w:type="gramEnd"/>
      <w:r w:rsidR="003D3791">
        <w:t xml:space="preserve">, yet </w:t>
      </w:r>
      <w:proofErr w:type="gramStart"/>
      <w:r w:rsidR="003D3791">
        <w:t>actually be</w:t>
      </w:r>
      <w:proofErr w:type="gramEnd"/>
      <w:r w:rsidR="003D3791">
        <w:t xml:space="preserve"> more accurate.</w:t>
      </w:r>
    </w:p>
    <w:p w14:paraId="155EC2CF" w14:textId="74D554D9"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5B3CD64" w14:textId="5C5B6D69" w:rsidR="00426F5D" w:rsidRDefault="00426F5D" w:rsidP="00426F5D">
      <w:pPr>
        <w:pStyle w:val="Heading2"/>
        <w:rPr>
          <w:rFonts w:eastAsiaTheme="minorEastAsia"/>
        </w:rPr>
      </w:pPr>
      <w:r>
        <w:rPr>
          <w:rFonts w:eastAsiaTheme="minorEastAsia"/>
        </w:rPr>
        <w:t>Stage and fixture design</w:t>
      </w:r>
    </w:p>
    <w:p w14:paraId="08F279CE" w14:textId="46EC2551" w:rsidR="00334DF4" w:rsidRDefault="00327E13" w:rsidP="00334DF4">
      <w:pPr>
        <w:pStyle w:val="Text"/>
      </w:pPr>
      <w:r>
        <w:rPr>
          <w:rFonts w:eastAsiaTheme="minorEastAsia"/>
        </w:rPr>
        <w:t>The</w:t>
      </w:r>
      <w:r w:rsidR="008B1DD0">
        <w:rPr>
          <w:rFonts w:eastAsiaTheme="minorEastAsia"/>
        </w:rPr>
        <w:t xml:space="preserve"> calibration stage in</w:t>
      </w:r>
      <w:r>
        <w:rPr>
          <w:rFonts w:eastAsiaTheme="minorEastAsia"/>
        </w:rPr>
        <w:t xml:space="preserve"> </w:t>
      </w:r>
      <w:r>
        <w:rPr>
          <w:rFonts w:eastAsiaTheme="minorEastAsia"/>
        </w:rPr>
        <w:fldChar w:fldCharType="begin"/>
      </w:r>
      <w:r>
        <w:rPr>
          <w:rFonts w:eastAsiaTheme="minorEastAsia"/>
        </w:rPr>
        <w:instrText xml:space="preserve"> REF _Ref84435145 \h </w:instrText>
      </w:r>
      <w:r>
        <w:rPr>
          <w:rFonts w:eastAsiaTheme="minorEastAsia"/>
        </w:rPr>
      </w:r>
      <w:r>
        <w:rPr>
          <w:rFonts w:eastAsiaTheme="minorEastAsia"/>
        </w:rPr>
        <w:fldChar w:fldCharType="separate"/>
      </w:r>
      <w:r w:rsidR="0059644A">
        <w:t xml:space="preserve">Fig. </w:t>
      </w:r>
      <w:r w:rsidR="0059644A">
        <w:rPr>
          <w:noProof/>
        </w:rPr>
        <w:t>4</w:t>
      </w:r>
      <w:r>
        <w:rPr>
          <w:rFonts w:eastAsiaTheme="minorEastAsia"/>
        </w:rPr>
        <w:fldChar w:fldCharType="end"/>
      </w:r>
      <w:r>
        <w:rPr>
          <w:rFonts w:eastAsiaTheme="minorEastAsia"/>
        </w:rPr>
        <w:t xml:space="preserve"> </w:t>
      </w:r>
      <w:r>
        <w:rPr>
          <w:bCs/>
          <w:szCs w:val="22"/>
        </w:rPr>
        <w:t xml:space="preserve">provides </w:t>
      </w:r>
      <m:oMath>
        <m:r>
          <w:rPr>
            <w:rFonts w:ascii="Cambria Math" w:hAnsi="Cambria Math"/>
            <w:szCs w:val="22"/>
          </w:rPr>
          <m:t>±50</m:t>
        </m:r>
        <m:r>
          <m:rPr>
            <m:sty m:val="p"/>
          </m:rPr>
          <w:rPr>
            <w:rFonts w:ascii="Cambria Math" w:hAnsi="Cambria Math"/>
            <w:szCs w:val="22"/>
          </w:rPr>
          <m:t>mm</m:t>
        </m:r>
      </m:oMath>
      <w:r>
        <w:rPr>
          <w:bCs/>
          <w:iCs/>
          <w:szCs w:val="22"/>
        </w:rPr>
        <w:t xml:space="preserve"> translation </w:t>
      </w:r>
      <w:r w:rsidR="008B1DD0">
        <w:rPr>
          <w:bCs/>
          <w:iCs/>
          <w:szCs w:val="22"/>
        </w:rPr>
        <w:t xml:space="preserve">in </w:t>
      </w:r>
      <w:r w:rsidR="008B1DD0" w:rsidRPr="008B1DD0">
        <w:rPr>
          <w:bCs/>
          <w:i/>
          <w:iCs/>
          <w:szCs w:val="22"/>
        </w:rPr>
        <w:t>x</w:t>
      </w:r>
      <w:r w:rsidR="008B1DD0">
        <w:rPr>
          <w:bCs/>
          <w:iCs/>
          <w:szCs w:val="22"/>
        </w:rPr>
        <w:t xml:space="preserve">, </w:t>
      </w:r>
      <w:r w:rsidR="008B1DD0" w:rsidRPr="008B1DD0">
        <w:rPr>
          <w:bCs/>
          <w:i/>
          <w:iCs/>
          <w:szCs w:val="22"/>
        </w:rPr>
        <w:t>y</w:t>
      </w:r>
      <w:r w:rsidR="008B1DD0">
        <w:rPr>
          <w:bCs/>
          <w:iCs/>
          <w:szCs w:val="22"/>
        </w:rPr>
        <w:t xml:space="preserve">, and </w:t>
      </w:r>
      <w:r w:rsidR="008B1DD0" w:rsidRPr="008B1DD0">
        <w:rPr>
          <w:bCs/>
          <w:i/>
          <w:iCs/>
          <w:szCs w:val="22"/>
        </w:rPr>
        <w:t>z</w:t>
      </w:r>
      <w:r w:rsidR="008B1DD0">
        <w:rPr>
          <w:bCs/>
          <w:iCs/>
          <w:szCs w:val="22"/>
        </w:rPr>
        <w:t xml:space="preserve">, </w:t>
      </w:r>
      <w:r>
        <w:rPr>
          <w:bCs/>
          <w:iCs/>
          <w:szCs w:val="22"/>
        </w:rPr>
        <w:t xml:space="preserve">and </w:t>
      </w:r>
      <m:oMath>
        <m:r>
          <w:rPr>
            <w:rFonts w:ascii="Cambria Math" w:hAnsi="Cambria Math"/>
            <w:szCs w:val="22"/>
          </w:rPr>
          <m:t>±100°</m:t>
        </m:r>
      </m:oMath>
      <w:r>
        <w:rPr>
          <w:bCs/>
          <w:szCs w:val="22"/>
        </w:rPr>
        <w:t xml:space="preserve"> rotation</w:t>
      </w:r>
      <w:r w:rsidR="008B1DD0">
        <w:rPr>
          <w:bCs/>
          <w:szCs w:val="22"/>
        </w:rPr>
        <w:t xml:space="preserve"> </w:t>
      </w:r>
      <w:r w:rsidR="000B785B">
        <w:rPr>
          <w:bCs/>
          <w:szCs w:val="22"/>
        </w:rPr>
        <w:t>(</w:t>
      </w:r>
      <w:r w:rsidR="000B785B" w:rsidRPr="00D63918">
        <w:rPr>
          <w:bCs/>
          <w:i/>
          <w:szCs w:val="22"/>
        </w:rPr>
        <w:t>R</w:t>
      </w:r>
      <w:r w:rsidR="000B785B" w:rsidRPr="00D63918">
        <w:rPr>
          <w:bCs/>
          <w:i/>
          <w:szCs w:val="22"/>
          <w:vertAlign w:val="subscript"/>
        </w:rPr>
        <w:t>z</w:t>
      </w:r>
      <w:r w:rsidR="000B785B">
        <w:rPr>
          <w:bCs/>
          <w:szCs w:val="22"/>
        </w:rPr>
        <w:t>)</w:t>
      </w:r>
      <w:r w:rsidR="00E8620A">
        <w:rPr>
          <w:bCs/>
          <w:szCs w:val="22"/>
        </w:rPr>
        <w:t xml:space="preserve"> and is constructed to minimize magnetic interference with the measurement.</w:t>
      </w:r>
      <w:r>
        <w:rPr>
          <w:bCs/>
          <w:szCs w:val="22"/>
        </w:rPr>
        <w:t xml:space="preserve"> </w:t>
      </w:r>
      <w:bookmarkStart w:id="45" w:name="_Hlk142058212"/>
      <w:r w:rsidR="00250C42">
        <w:rPr>
          <w:rFonts w:cstheme="minorHAnsi"/>
        </w:rPr>
        <w:t xml:space="preserve">The stage position uncertainty is </w:t>
      </w:r>
      <w:r w:rsidR="00250C42" w:rsidRPr="00B679B1">
        <w:rPr>
          <w:bCs/>
          <w:szCs w:val="22"/>
        </w:rPr>
        <w:t>10</w:t>
      </w:r>
      <w:r w:rsidR="00250C42">
        <w:rPr>
          <w:bCs/>
          <w:szCs w:val="22"/>
        </w:rPr>
        <w:t>7</w:t>
      </w:r>
      <w:r w:rsidR="00250C42" w:rsidRPr="00B679B1">
        <w:rPr>
          <w:bCs/>
          <w:szCs w:val="22"/>
        </w:rPr>
        <w:t xml:space="preserve"> </w:t>
      </w:r>
      <w:r w:rsidR="00250C42" w:rsidRPr="00B679B1">
        <w:rPr>
          <w:rFonts w:cstheme="minorHAnsi"/>
        </w:rPr>
        <w:t xml:space="preserve">µm, which has little effect on the combined uncertainty </w:t>
      </w:r>
      <w:bookmarkStart w:id="46" w:name="_Hlk142058264"/>
      <w:r w:rsidR="00250C42" w:rsidRPr="00B679B1">
        <w:rPr>
          <w:rFonts w:cstheme="minorHAnsi"/>
        </w:rPr>
        <w:t>(Table II).</w:t>
      </w:r>
      <w:bookmarkEnd w:id="46"/>
      <w:r w:rsidR="00250C42">
        <w:rPr>
          <w:rFonts w:cstheme="minorHAnsi"/>
        </w:rPr>
        <w:t xml:space="preserve"> </w:t>
      </w:r>
      <w:r w:rsidR="00675258">
        <w:rPr>
          <w:bCs/>
          <w:szCs w:val="22"/>
        </w:rPr>
        <w:t>For details</w:t>
      </w:r>
      <w:r w:rsidR="00250C42">
        <w:rPr>
          <w:bCs/>
          <w:szCs w:val="22"/>
        </w:rPr>
        <w:t xml:space="preserve"> of this uncertainty,</w:t>
      </w:r>
      <w:r w:rsidR="00675258">
        <w:rPr>
          <w:bCs/>
          <w:szCs w:val="22"/>
        </w:rPr>
        <w:t xml:space="preserve"> the stage construction and characterization see </w:t>
      </w:r>
      <w:r w:rsidR="00250C42">
        <w:rPr>
          <w:bCs/>
          <w:szCs w:val="22"/>
        </w:rPr>
        <w:t>supplement §II</w:t>
      </w:r>
      <w:r w:rsidR="00675258">
        <w:t xml:space="preserve">. </w:t>
      </w:r>
      <w:bookmarkEnd w:id="45"/>
      <w:r w:rsidR="005964CE">
        <w:rPr>
          <w:rFonts w:eastAsiaTheme="minorEastAsia"/>
          <w:iCs/>
        </w:rPr>
        <w:t xml:space="preserve">The manual source and sensor fixtures in </w:t>
      </w:r>
      <w:r w:rsidR="00334DF4">
        <w:rPr>
          <w:rFonts w:eastAsiaTheme="minorEastAsia"/>
          <w:iCs/>
        </w:rPr>
        <w:fldChar w:fldCharType="begin"/>
      </w:r>
      <w:r w:rsidR="00334DF4">
        <w:rPr>
          <w:rFonts w:eastAsiaTheme="minorEastAsia"/>
          <w:iCs/>
        </w:rPr>
        <w:instrText xml:space="preserve"> REF _Ref142059628 \h </w:instrText>
      </w:r>
      <w:r w:rsidR="00334DF4">
        <w:rPr>
          <w:rFonts w:eastAsiaTheme="minorEastAsia"/>
          <w:iCs/>
        </w:rPr>
      </w:r>
      <w:r w:rsidR="00334DF4">
        <w:rPr>
          <w:rFonts w:eastAsiaTheme="minorEastAsia"/>
          <w:iCs/>
        </w:rPr>
        <w:fldChar w:fldCharType="separate"/>
      </w:r>
      <w:r w:rsidR="0059644A">
        <w:t xml:space="preserve">Fig. </w:t>
      </w:r>
      <w:r w:rsidR="0059644A">
        <w:rPr>
          <w:noProof/>
        </w:rPr>
        <w:t>6</w:t>
      </w:r>
      <w:r w:rsidR="00334DF4">
        <w:rPr>
          <w:rFonts w:eastAsiaTheme="minorEastAsia"/>
          <w:iCs/>
        </w:rPr>
        <w:fldChar w:fldCharType="end"/>
      </w:r>
      <w:r w:rsidR="00334DF4">
        <w:rPr>
          <w:rFonts w:eastAsiaTheme="minorEastAsia"/>
          <w:iCs/>
        </w:rPr>
        <w:t xml:space="preserve"> </w:t>
      </w:r>
      <w:r w:rsidR="005964CE">
        <w:t xml:space="preserve">create additional 90º rotations of the source and sensor. </w:t>
      </w:r>
    </w:p>
    <w:p w14:paraId="270872A4" w14:textId="0E2A5458" w:rsidR="00050FB8" w:rsidRDefault="00F36C4A" w:rsidP="00334DF4">
      <w:pPr>
        <w:pStyle w:val="Heading2"/>
      </w:pPr>
      <w:r>
        <w:t>Data collection patterns</w:t>
      </w:r>
    </w:p>
    <w:p w14:paraId="563AD5F1" w14:textId="02F11A10"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w:t>
      </w:r>
      <w:r w:rsidR="006D0806">
        <w:t>modeling</w:t>
      </w:r>
      <w:r>
        <w:t xml:space="preserve">, the model should be evaluated with different data than </w:t>
      </w:r>
      <w:r w:rsidR="006D0806">
        <w:t xml:space="preserve">those </w:t>
      </w:r>
      <w:r>
        <w:t>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367846BF" w14:textId="0DC71BA6" w:rsidR="00176EAF" w:rsidRDefault="00050FB8" w:rsidP="00050FB8">
      <w:pPr>
        <w:pStyle w:val="Text"/>
      </w:pPr>
      <w:r w:rsidRPr="00BD79A2">
        <w:t>For</w:t>
      </w:r>
      <w:r>
        <w:t xml:space="preserve"> calibration, the motion pattern </w:t>
      </w:r>
      <w:r w:rsidR="00F36C4A">
        <w:t xml:space="preserve">we use </w:t>
      </w:r>
      <w:r>
        <w:t>is a 100 mm cube with a 3x3x3 grid of test points</w:t>
      </w:r>
      <w:r w:rsidR="00240ED3">
        <w:t xml:space="preserve">. </w:t>
      </w:r>
      <w:r w:rsidR="00974388">
        <w:t>This</w:t>
      </w:r>
      <w:r w:rsidR="00240ED3">
        <w:t xml:space="preserve"> cube is offset</w:t>
      </w:r>
      <w:r w:rsidR="00BF0B46">
        <w:t>,</w:t>
      </w:r>
      <w:r w:rsidR="00240ED3">
        <w:t xml:space="preserve"> </w:t>
      </w:r>
      <w:r w:rsidR="00974388">
        <w:t>with sensor motion</w:t>
      </w:r>
      <w:r w:rsidR="00240ED3">
        <w:t xml:space="preserve"> </w:t>
      </w:r>
      <m:oMath>
        <m:r>
          <w:rPr>
            <w:rFonts w:ascii="Cambria Math" w:hAnsi="Cambria Math"/>
          </w:rPr>
          <m:t>200</m:t>
        </m:r>
        <m:r>
          <m:rPr>
            <m:sty m:val="p"/>
          </m:rPr>
          <w:rPr>
            <w:rFonts w:ascii="Cambria Math" w:hAnsi="Cambria Math"/>
          </w:rPr>
          <m:t>mm</m:t>
        </m:r>
        <m:r>
          <w:rPr>
            <w:rFonts w:ascii="Cambria Math" w:hAnsi="Cambria Math"/>
          </w:rPr>
          <m:t>≤x≤300</m:t>
        </m:r>
        <m:r>
          <m:rPr>
            <m:sty m:val="p"/>
          </m:rPr>
          <w:rPr>
            <w:rFonts w:ascii="Cambria Math" w:hAnsi="Cambria Math"/>
          </w:rPr>
          <m:t>mm</m:t>
        </m:r>
      </m:oMath>
      <w:r w:rsidR="00240ED3">
        <w:rPr>
          <w:iCs/>
        </w:rPr>
        <w:t>.</w:t>
      </w:r>
      <w:r w:rsidR="00240ED3">
        <w:t xml:space="preserve"> F</w:t>
      </w:r>
      <w:r>
        <w:t>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w:t>
      </w:r>
      <w:r w:rsidR="00240ED3">
        <w:t xml:space="preserve"> are also taken at each grid point</w:t>
      </w:r>
      <w:r>
        <w:t xml:space="preserve">, </w:t>
      </w:r>
      <w:r w:rsidR="00240ED3">
        <w:t>giving</w:t>
      </w:r>
      <w:r>
        <w:t xml:space="preserve"> 135 points in each fixture configuration. The </w:t>
      </w:r>
      <w:r w:rsidR="00240ED3">
        <w:t xml:space="preserve">larger </w:t>
      </w:r>
      <w:r>
        <w:t>test data has a 5x5x5 grid with the same rotations</w:t>
      </w:r>
      <w:r w:rsidR="00240ED3">
        <w:t xml:space="preserve"> (</w:t>
      </w:r>
      <w:r>
        <w:t>625 points</w:t>
      </w:r>
      <w:r w:rsidR="00240ED3">
        <w:t>)</w:t>
      </w:r>
      <w:r>
        <w:t xml:space="preserve">. </w:t>
      </w:r>
    </w:p>
    <w:p w14:paraId="2A2E626F" w14:textId="75AF5991" w:rsidR="00050FB8" w:rsidRDefault="00050FB8" w:rsidP="00585425">
      <w:pPr>
        <w:pStyle w:val="Text"/>
      </w:pPr>
      <w:r>
        <w:t xml:space="preserve">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r w:rsidR="0059644A">
        <w:t xml:space="preserve">Fig. </w:t>
      </w:r>
      <w:r w:rsidR="0059644A">
        <w:rPr>
          <w:noProof/>
        </w:rPr>
        <w:t>5</w:t>
      </w:r>
      <w:r w:rsidR="008756E2">
        <w:fldChar w:fldCharType="end"/>
      </w:r>
      <w:r w:rsidR="00F6243C">
        <w:t xml:space="preserve"> and §</w:t>
      </w:r>
      <w:r w:rsidR="00F6243C">
        <w:fldChar w:fldCharType="begin"/>
      </w:r>
      <w:r w:rsidR="00F6243C">
        <w:instrText xml:space="preserve"> REF _Ref84437640 \r \h </w:instrText>
      </w:r>
      <w:r w:rsidR="00F6243C">
        <w:fldChar w:fldCharType="separate"/>
      </w:r>
      <w:r w:rsidR="0059644A">
        <w:t>V.D</w:t>
      </w:r>
      <w:r w:rsidR="00F6243C">
        <w:fldChar w:fldCharType="end"/>
      </w:r>
      <w:r w:rsidR="006019F5">
        <w:t>.</w:t>
      </w:r>
      <w:r w:rsidR="00176EAF">
        <w:t xml:space="preserve"> </w:t>
      </w:r>
      <w:r w:rsidR="008D5013">
        <w:t xml:space="preserve">In the dipole model </w:t>
      </w:r>
      <w:r w:rsidR="008D5013">
        <w:fldChar w:fldCharType="begin"/>
      </w:r>
      <w:r w:rsidR="008D5013">
        <w:instrText xml:space="preserve"> REF _Ref84431633 \h </w:instrText>
      </w:r>
      <w:r w:rsidR="008D5013">
        <w:fldChar w:fldCharType="separate"/>
      </w:r>
      <w:r w:rsidR="0059644A" w:rsidRPr="004D5B7E">
        <w:t>(</w:t>
      </w:r>
      <w:r w:rsidR="0059644A">
        <w:rPr>
          <w:noProof/>
        </w:rPr>
        <w:t>4</w:t>
      </w:r>
      <w:r w:rsidR="0059644A" w:rsidRPr="004D5B7E">
        <w:t>)</w:t>
      </w:r>
      <w:r w:rsidR="008D5013">
        <w:fldChar w:fldCharType="end"/>
      </w:r>
      <w:r w:rsidR="008D5013">
        <w:t xml:space="preserve"> the source and sensor response interact linearly. For small deviations from the dipole model the deviation can be decomposed into independent source and sensor effects</w:t>
      </w:r>
      <w:r w:rsidR="00D95521">
        <w:t xml:space="preserve">, so it is not necessary to evaluate the </w:t>
      </w:r>
      <w:r w:rsidR="00BD4A66" w:rsidRPr="00D97A6D">
        <w:rPr>
          <w:noProof/>
          <w:color w:val="FF0000"/>
          <w:highlight w:val="yellow"/>
        </w:rPr>
        <w:lastRenderedPageBreak/>
        <mc:AlternateContent>
          <mc:Choice Requires="wpc">
            <w:drawing>
              <wp:anchor distT="0" distB="0" distL="114300" distR="114300" simplePos="0" relativeHeight="251705344" behindDoc="0" locked="0" layoutInCell="1" allowOverlap="0" wp14:anchorId="0AA3EA6A" wp14:editId="1DADD44B">
                <wp:simplePos x="0" y="0"/>
                <wp:positionH relativeFrom="margin">
                  <wp:posOffset>-635</wp:posOffset>
                </wp:positionH>
                <wp:positionV relativeFrom="margin">
                  <wp:posOffset>140335</wp:posOffset>
                </wp:positionV>
                <wp:extent cx="3200400" cy="269621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1909107"/>
                            <a:ext cx="3190850" cy="7189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116880" w14:textId="4657D02B" w:rsidR="00250C42" w:rsidRPr="0075052C" w:rsidRDefault="00250C42" w:rsidP="00250C42">
                              <w:pPr>
                                <w:pStyle w:val="FigureCaption"/>
                              </w:pPr>
                              <w:bookmarkStart w:id="47" w:name="_Ref84435529"/>
                              <w:r>
                                <w:t xml:space="preserve">Fig. </w:t>
                              </w:r>
                              <w:r>
                                <w:fldChar w:fldCharType="begin"/>
                              </w:r>
                              <w:r>
                                <w:instrText xml:space="preserve"> SEQ Figure \* ARABIC </w:instrText>
                              </w:r>
                              <w:r>
                                <w:fldChar w:fldCharType="separate"/>
                              </w:r>
                              <w:r w:rsidR="0059644A">
                                <w:rPr>
                                  <w:noProof/>
                                </w:rPr>
                                <w:t>5</w:t>
                              </w:r>
                              <w:r>
                                <w:rPr>
                                  <w:noProof/>
                                </w:rPr>
                                <w:fldChar w:fldCharType="end"/>
                              </w:r>
                              <w:bookmarkEnd w:id="47"/>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3"/>
                          <a:srcRect l="19517" t="11285" r="22491" b="12507"/>
                          <a:stretch/>
                        </pic:blipFill>
                        <pic:spPr>
                          <a:xfrm>
                            <a:off x="251709" y="96068"/>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4"/>
                          <a:stretch>
                            <a:fillRect/>
                          </a:stretch>
                        </pic:blipFill>
                        <pic:spPr>
                          <a:xfrm>
                            <a:off x="2064788" y="138339"/>
                            <a:ext cx="776420" cy="1710270"/>
                          </a:xfrm>
                          <a:prstGeom prst="rect">
                            <a:avLst/>
                          </a:prstGeom>
                        </pic:spPr>
                      </pic:pic>
                      <wps:wsp>
                        <wps:cNvPr id="1892329964" name="Text Box 1892329964"/>
                        <wps:cNvSpPr txBox="1"/>
                        <wps:spPr>
                          <a:xfrm>
                            <a:off x="304800" y="145959"/>
                            <a:ext cx="148590" cy="167640"/>
                          </a:xfrm>
                          <a:prstGeom prst="rect">
                            <a:avLst/>
                          </a:prstGeom>
                          <a:solidFill>
                            <a:schemeClr val="lt1"/>
                          </a:solidFill>
                          <a:ln w="6350">
                            <a:solidFill>
                              <a:prstClr val="black"/>
                            </a:solidFill>
                          </a:ln>
                        </wps:spPr>
                        <wps:txbx>
                          <w:txbxContent>
                            <w:p w14:paraId="6AE2D428" w14:textId="77777777" w:rsidR="00250C42" w:rsidRPr="00E57E35" w:rsidRDefault="00250C42" w:rsidP="00250C42">
                              <w:pPr>
                                <w:jc w:val="center"/>
                                <w:rPr>
                                  <w:sz w:val="16"/>
                                  <w:szCs w:val="16"/>
                                </w:rPr>
                              </w:pPr>
                              <w:r w:rsidRPr="00E57E35">
                                <w:rPr>
                                  <w:sz w:val="16"/>
                                  <w:szCs w:val="16"/>
                                </w:rPr>
                                <w:t>0</w:t>
                              </w:r>
                            </w:p>
                          </w:txbxContent>
                        </wps:txbx>
                        <wps:bodyPr rot="0" spcFirstLastPara="0" vertOverflow="overflow" horzOverflow="overflow" vert="horz" wrap="square" lIns="18288" tIns="18288" rIns="18288" bIns="18288" numCol="1" spcCol="0" rtlCol="0" fromWordArt="0" anchor="t" anchorCtr="0" forceAA="0" compatLnSpc="1">
                          <a:prstTxWarp prst="textNoShape">
                            <a:avLst/>
                          </a:prstTxWarp>
                          <a:noAutofit/>
                        </wps:bodyPr>
                      </wps:wsp>
                      <wps:wsp>
                        <wps:cNvPr id="1861641617" name="Text Box 1"/>
                        <wps:cNvSpPr txBox="1"/>
                        <wps:spPr>
                          <a:xfrm>
                            <a:off x="1155360" y="142441"/>
                            <a:ext cx="148590" cy="167640"/>
                          </a:xfrm>
                          <a:prstGeom prst="rect">
                            <a:avLst/>
                          </a:prstGeom>
                          <a:solidFill>
                            <a:schemeClr val="lt1"/>
                          </a:solidFill>
                          <a:ln w="6350">
                            <a:solidFill>
                              <a:prstClr val="black"/>
                            </a:solidFill>
                          </a:ln>
                        </wps:spPr>
                        <wps:txbx>
                          <w:txbxContent>
                            <w:p w14:paraId="1AF204AF"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36893923" name="Text Box 1"/>
                        <wps:cNvSpPr txBox="1"/>
                        <wps:spPr>
                          <a:xfrm>
                            <a:off x="304800" y="984451"/>
                            <a:ext cx="148590" cy="167640"/>
                          </a:xfrm>
                          <a:prstGeom prst="rect">
                            <a:avLst/>
                          </a:prstGeom>
                          <a:solidFill>
                            <a:schemeClr val="lt1"/>
                          </a:solidFill>
                          <a:ln w="6350">
                            <a:solidFill>
                              <a:prstClr val="black"/>
                            </a:solidFill>
                          </a:ln>
                        </wps:spPr>
                        <wps:txbx>
                          <w:txbxContent>
                            <w:p w14:paraId="51AA74A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75181942" name="Text Box 1"/>
                        <wps:cNvSpPr txBox="1"/>
                        <wps:spPr>
                          <a:xfrm>
                            <a:off x="1159170" y="999691"/>
                            <a:ext cx="148590" cy="167640"/>
                          </a:xfrm>
                          <a:prstGeom prst="rect">
                            <a:avLst/>
                          </a:prstGeom>
                          <a:solidFill>
                            <a:schemeClr val="lt1"/>
                          </a:solidFill>
                          <a:ln w="6350">
                            <a:solidFill>
                              <a:prstClr val="black"/>
                            </a:solidFill>
                          </a:ln>
                        </wps:spPr>
                        <wps:txbx>
                          <w:txbxContent>
                            <w:p w14:paraId="134B1F84" w14:textId="77777777" w:rsidR="00250C42" w:rsidRDefault="00250C42" w:rsidP="00250C42">
                              <w:pPr>
                                <w:jc w:val="center"/>
                                <w:rPr>
                                  <w:sz w:val="16"/>
                                  <w:szCs w:val="16"/>
                                </w:rPr>
                              </w:pPr>
                              <w:r>
                                <w:rPr>
                                  <w:sz w:val="16"/>
                                  <w:szCs w:val="16"/>
                                </w:rPr>
                                <w:t>3</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58213445" name="Text Box 1"/>
                        <wps:cNvSpPr txBox="1"/>
                        <wps:spPr>
                          <a:xfrm>
                            <a:off x="2692618" y="145959"/>
                            <a:ext cx="148590" cy="167640"/>
                          </a:xfrm>
                          <a:prstGeom prst="rect">
                            <a:avLst/>
                          </a:prstGeom>
                          <a:solidFill>
                            <a:schemeClr val="lt1"/>
                          </a:solidFill>
                          <a:ln w="6350">
                            <a:solidFill>
                              <a:prstClr val="black"/>
                            </a:solidFill>
                          </a:ln>
                        </wps:spPr>
                        <wps:txbx>
                          <w:txbxContent>
                            <w:p w14:paraId="4404B86F" w14:textId="77777777" w:rsidR="00250C42" w:rsidRDefault="00250C42" w:rsidP="00250C42">
                              <w:pPr>
                                <w:jc w:val="center"/>
                                <w:rPr>
                                  <w:sz w:val="16"/>
                                  <w:szCs w:val="16"/>
                                </w:rPr>
                              </w:pPr>
                              <w:r>
                                <w:rPr>
                                  <w:sz w:val="16"/>
                                  <w:szCs w:val="16"/>
                                </w:rPr>
                                <w:t>0</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724968067" name="Text Box 1"/>
                        <wps:cNvSpPr txBox="1"/>
                        <wps:spPr>
                          <a:xfrm>
                            <a:off x="2686980" y="713941"/>
                            <a:ext cx="148590" cy="167640"/>
                          </a:xfrm>
                          <a:prstGeom prst="rect">
                            <a:avLst/>
                          </a:prstGeom>
                          <a:solidFill>
                            <a:schemeClr val="lt1"/>
                          </a:solidFill>
                          <a:ln w="6350">
                            <a:solidFill>
                              <a:prstClr val="black"/>
                            </a:solidFill>
                          </a:ln>
                        </wps:spPr>
                        <wps:txbx>
                          <w:txbxContent>
                            <w:p w14:paraId="04245DFC"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55646146" name="Text Box 1"/>
                        <wps:cNvSpPr txBox="1"/>
                        <wps:spPr>
                          <a:xfrm>
                            <a:off x="2692618" y="1281631"/>
                            <a:ext cx="148590" cy="167640"/>
                          </a:xfrm>
                          <a:prstGeom prst="rect">
                            <a:avLst/>
                          </a:prstGeom>
                          <a:solidFill>
                            <a:schemeClr val="lt1"/>
                          </a:solidFill>
                          <a:ln w="6350">
                            <a:solidFill>
                              <a:prstClr val="black"/>
                            </a:solidFill>
                          </a:ln>
                        </wps:spPr>
                        <wps:txbx>
                          <w:txbxContent>
                            <w:p w14:paraId="02362FF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362625845" name="Text Box 1362625845"/>
                        <wps:cNvSpPr txBox="1"/>
                        <wps:spPr>
                          <a:xfrm>
                            <a:off x="49530" y="921129"/>
                            <a:ext cx="189230" cy="161290"/>
                          </a:xfrm>
                          <a:prstGeom prst="rect">
                            <a:avLst/>
                          </a:prstGeom>
                          <a:solidFill>
                            <a:schemeClr val="lt1"/>
                          </a:solidFill>
                          <a:ln w="6350">
                            <a:noFill/>
                          </a:ln>
                        </wps:spPr>
                        <wps:txbx>
                          <w:txbxContent>
                            <w:p w14:paraId="73DBD386" w14:textId="05073C47" w:rsidR="00250C42" w:rsidRDefault="00000000"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67226864" name="Text Box 1"/>
                        <wps:cNvSpPr txBox="1"/>
                        <wps:spPr>
                          <a:xfrm>
                            <a:off x="2900340" y="929679"/>
                            <a:ext cx="189230" cy="161290"/>
                          </a:xfrm>
                          <a:prstGeom prst="rect">
                            <a:avLst/>
                          </a:prstGeom>
                          <a:solidFill>
                            <a:schemeClr val="lt1"/>
                          </a:solidFill>
                          <a:ln w="6350">
                            <a:noFill/>
                          </a:ln>
                        </wps:spPr>
                        <wps:txbx>
                          <w:txbxContent>
                            <w:p w14:paraId="534EBAFC" w14:textId="01A01C4E" w:rsidR="00250C42" w:rsidRDefault="00000000"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wps:txbx>
                        <wps:bodyPr rot="0" spcFirstLastPara="0" vert="horz" wrap="square" lIns="0" tIns="0" rIns="0" bIns="0" numCol="1" spcCol="0" rtlCol="0" fromWordArt="0" anchor="t" anchorCtr="0" forceAA="0" compatLnSpc="1">
                          <a:prstTxWarp prst="textNoShape">
                            <a:avLst/>
                          </a:prstTxWarp>
                          <a:spAutoFit/>
                        </wps:bodyPr>
                      </wps:wsp>
                    </wpc:wpc>
                  </a:graphicData>
                </a:graphic>
                <wp14:sizeRelH relativeFrom="page">
                  <wp14:pctWidth>0</wp14:pctWidth>
                </wp14:sizeRelH>
                <wp14:sizeRelV relativeFrom="page">
                  <wp14:pctHeight>0</wp14:pctHeight>
                </wp14:sizeRelV>
              </wp:anchor>
            </w:drawing>
          </mc:Choice>
          <mc:Fallback>
            <w:pict>
              <v:group w14:anchorId="0AA3EA6A" id="_x0000_s1103" editas="canvas" style="position:absolute;left:0;text-align:left;margin-left:-.05pt;margin-top:11.05pt;width:252pt;height:212.3pt;z-index:251705344;mso-position-horizontal-relative:margin;mso-position-vertical-relative:margin" coordsize="32004,2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JFGEUUAAAjNSURBV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DUvh0LAAAAAAzyt57GjvII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" o:allowoverlap="f">
                <v:shape id="_x0000_s1104" type="#_x0000_t75" style="position:absolute;width:32004;height:26962;visibility:visible;mso-wrap-style:square">
                  <v:fill o:detectmouseclick="t"/>
                  <v:path o:connecttype="none"/>
                </v:shape>
                <v:shape id="Text Box 91" o:spid="_x0000_s1105" type="#_x0000_t202" style="position:absolute;top:19091;width:31908;height:7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44116880" w14:textId="4657D02B" w:rsidR="00250C42" w:rsidRPr="0075052C" w:rsidRDefault="00250C42" w:rsidP="00250C42">
                        <w:pPr>
                          <w:pStyle w:val="FigureCaption"/>
                        </w:pPr>
                        <w:bookmarkStart w:id="48" w:name="_Ref84435529"/>
                        <w:r>
                          <w:t xml:space="preserve">Fig. </w:t>
                        </w:r>
                        <w:r>
                          <w:fldChar w:fldCharType="begin"/>
                        </w:r>
                        <w:r>
                          <w:instrText xml:space="preserve"> SEQ Figure \* ARABIC </w:instrText>
                        </w:r>
                        <w:r>
                          <w:fldChar w:fldCharType="separate"/>
                        </w:r>
                        <w:r w:rsidR="0059644A">
                          <w:rPr>
                            <w:noProof/>
                          </w:rPr>
                          <w:t>5</w:t>
                        </w:r>
                        <w:r>
                          <w:rPr>
                            <w:noProof/>
                          </w:rPr>
                          <w:fldChar w:fldCharType="end"/>
                        </w:r>
                        <w:bookmarkEnd w:id="48"/>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v:textbox>
                </v:shape>
                <v:shape id="Picture 107" o:spid="_x0000_s1106" type="#_x0000_t75" alt="A picture containing different, various&#10;&#10;Description automatically generated" style="position:absolute;left:2517;top:960;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5" o:title="A picture containing different, various&#10;&#10;Description automatically generated" croptop="7396f" cropbottom="8197f" cropleft="12791f" cropright="14740f"/>
                </v:shape>
                <v:shape id="Picture 108" o:spid="_x0000_s1107" type="#_x0000_t75" alt="A picture containing different, various, several&#10;&#10;Description automatically generated" style="position:absolute;left:20647;top:1383;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6" o:title="A picture containing different, various, several&#10;&#10;Description automatically generated"/>
                </v:shape>
                <v:shape id="Text Box 1892329964" o:spid="_x0000_s1108" type="#_x0000_t202" style="position:absolute;left:3048;top:1459;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" fillcolor="white [3201]" strokeweight=".5pt">
                  <v:textbox inset="1.44pt,1.44pt,1.44pt,1.44pt">
                    <w:txbxContent>
                      <w:p w14:paraId="6AE2D428" w14:textId="77777777" w:rsidR="00250C42" w:rsidRPr="00E57E35" w:rsidRDefault="00250C42" w:rsidP="00250C42">
                        <w:pPr>
                          <w:jc w:val="center"/>
                          <w:rPr>
                            <w:sz w:val="16"/>
                            <w:szCs w:val="16"/>
                          </w:rPr>
                        </w:pPr>
                        <w:r w:rsidRPr="00E57E35">
                          <w:rPr>
                            <w:sz w:val="16"/>
                            <w:szCs w:val="16"/>
                          </w:rPr>
                          <w:t>0</w:t>
                        </w:r>
                      </w:p>
                    </w:txbxContent>
                  </v:textbox>
                </v:shape>
                <v:shape id="Text Box 1" o:spid="_x0000_s1109" type="#_x0000_t202" style="position:absolute;left:11553;top:1424;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" fillcolor="white [3201]" strokeweight=".5pt">
                  <v:textbox inset="1.44pt,1.44pt,1.44pt,1.44pt">
                    <w:txbxContent>
                      <w:p w14:paraId="1AF204AF" w14:textId="77777777" w:rsidR="00250C42" w:rsidRDefault="00250C42" w:rsidP="00250C42">
                        <w:pPr>
                          <w:jc w:val="center"/>
                          <w:rPr>
                            <w:sz w:val="16"/>
                            <w:szCs w:val="16"/>
                          </w:rPr>
                        </w:pPr>
                        <w:r>
                          <w:rPr>
                            <w:sz w:val="16"/>
                            <w:szCs w:val="16"/>
                          </w:rPr>
                          <w:t>1</w:t>
                        </w:r>
                      </w:p>
                    </w:txbxContent>
                  </v:textbox>
                </v:shape>
                <v:shape id="Text Box 1" o:spid="_x0000_s1110" type="#_x0000_t202" style="position:absolute;left:3048;top:9844;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" fillcolor="white [3201]" strokeweight=".5pt">
                  <v:textbox inset="1.44pt,1.44pt,1.44pt,1.44pt">
                    <w:txbxContent>
                      <w:p w14:paraId="51AA74AE" w14:textId="77777777" w:rsidR="00250C42" w:rsidRDefault="00250C42" w:rsidP="00250C42">
                        <w:pPr>
                          <w:jc w:val="center"/>
                          <w:rPr>
                            <w:sz w:val="16"/>
                            <w:szCs w:val="16"/>
                          </w:rPr>
                        </w:pPr>
                        <w:r>
                          <w:rPr>
                            <w:sz w:val="16"/>
                            <w:szCs w:val="16"/>
                          </w:rPr>
                          <w:t>2</w:t>
                        </w:r>
                      </w:p>
                    </w:txbxContent>
                  </v:textbox>
                </v:shape>
                <v:shape id="Text Box 1" o:spid="_x0000_s1111" type="#_x0000_t202" style="position:absolute;left:11591;top:9996;width:1486;height:1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" fillcolor="white [3201]" strokeweight=".5pt">
                  <v:textbox inset="1.44pt,1.44pt,1.44pt,1.44pt">
                    <w:txbxContent>
                      <w:p w14:paraId="134B1F84" w14:textId="77777777" w:rsidR="00250C42" w:rsidRDefault="00250C42" w:rsidP="00250C42">
                        <w:pPr>
                          <w:jc w:val="center"/>
                          <w:rPr>
                            <w:sz w:val="16"/>
                            <w:szCs w:val="16"/>
                          </w:rPr>
                        </w:pPr>
                        <w:r>
                          <w:rPr>
                            <w:sz w:val="16"/>
                            <w:szCs w:val="16"/>
                          </w:rPr>
                          <w:t>3</w:t>
                        </w:r>
                      </w:p>
                    </w:txbxContent>
                  </v:textbox>
                </v:shape>
                <v:shape id="Text Box 1" o:spid="_x0000_s1112" type="#_x0000_t202" style="position:absolute;left:26926;top:145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" fillcolor="white [3201]" strokeweight=".5pt">
                  <v:textbox inset="1.44pt,1.44pt,1.44pt,1.44pt">
                    <w:txbxContent>
                      <w:p w14:paraId="4404B86F" w14:textId="77777777" w:rsidR="00250C42" w:rsidRDefault="00250C42" w:rsidP="00250C42">
                        <w:pPr>
                          <w:jc w:val="center"/>
                          <w:rPr>
                            <w:sz w:val="16"/>
                            <w:szCs w:val="16"/>
                          </w:rPr>
                        </w:pPr>
                        <w:r>
                          <w:rPr>
                            <w:sz w:val="16"/>
                            <w:szCs w:val="16"/>
                          </w:rPr>
                          <w:t>0</w:t>
                        </w:r>
                      </w:p>
                    </w:txbxContent>
                  </v:textbox>
                </v:shape>
                <v:shape id="Text Box 1" o:spid="_x0000_s1113" type="#_x0000_t202" style="position:absolute;left:26869;top:713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" fillcolor="white [3201]" strokeweight=".5pt">
                  <v:textbox inset="1.44pt,1.44pt,1.44pt,1.44pt">
                    <w:txbxContent>
                      <w:p w14:paraId="04245DFC" w14:textId="77777777" w:rsidR="00250C42" w:rsidRDefault="00250C42" w:rsidP="00250C42">
                        <w:pPr>
                          <w:jc w:val="center"/>
                          <w:rPr>
                            <w:sz w:val="16"/>
                            <w:szCs w:val="16"/>
                          </w:rPr>
                        </w:pPr>
                        <w:r>
                          <w:rPr>
                            <w:sz w:val="16"/>
                            <w:szCs w:val="16"/>
                          </w:rPr>
                          <w:t>1</w:t>
                        </w:r>
                      </w:p>
                    </w:txbxContent>
                  </v:textbox>
                </v:shape>
                <v:shape id="Text Box 1" o:spid="_x0000_s1114" type="#_x0000_t202" style="position:absolute;left:26926;top:12816;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" fillcolor="white [3201]" strokeweight=".5pt">
                  <v:textbox inset="1.44pt,1.44pt,1.44pt,1.44pt">
                    <w:txbxContent>
                      <w:p w14:paraId="02362FFE" w14:textId="77777777" w:rsidR="00250C42" w:rsidRDefault="00250C42" w:rsidP="00250C42">
                        <w:pPr>
                          <w:jc w:val="center"/>
                          <w:rPr>
                            <w:sz w:val="16"/>
                            <w:szCs w:val="16"/>
                          </w:rPr>
                        </w:pPr>
                        <w:r>
                          <w:rPr>
                            <w:sz w:val="16"/>
                            <w:szCs w:val="16"/>
                          </w:rPr>
                          <w:t>2</w:t>
                        </w:r>
                      </w:p>
                    </w:txbxContent>
                  </v:textbox>
                </v:shape>
                <v:shape id="Text Box 1362625845" o:spid="_x0000_s1115" type="#_x0000_t202" style="position:absolute;left:495;top:9211;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" fillcolor="white [3201]" stroked="f" strokeweight=".5pt">
                  <v:textbox style="mso-fit-shape-to-text:t" inset="0,0,0,0">
                    <w:txbxContent>
                      <w:p w14:paraId="73DBD386" w14:textId="05073C47" w:rsidR="00250C42" w:rsidRDefault="00000000"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v:textbox>
                </v:shape>
                <v:shape id="Text Box 1" o:spid="_x0000_s1116" type="#_x0000_t202" style="position:absolute;left:29003;top:9296;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" fillcolor="white [3201]" stroked="f" strokeweight=".5pt">
                  <v:textbox style="mso-fit-shape-to-text:t" inset="0,0,0,0">
                    <w:txbxContent>
                      <w:p w14:paraId="534EBAFC" w14:textId="01A01C4E" w:rsidR="00250C42" w:rsidRDefault="00000000"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v:textbox>
                </v:shape>
                <w10:wrap type="topAndBottom" anchorx="margin" anchory="margin"/>
              </v:group>
            </w:pict>
          </mc:Fallback>
        </mc:AlternateContent>
      </w:r>
      <w:r w:rsidR="00D95521">
        <w:t xml:space="preserve">full cross product of source and sensor rotations. </w:t>
      </w:r>
      <w:r w:rsidR="008D5013">
        <w:t xml:space="preserve">Broadly, rotation of the sensor helps to identify the sensor response, while rotations of the source identify the source field. </w:t>
      </w:r>
      <w:r w:rsidR="00614471">
        <w:t xml:space="preserve">For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d>
      </m:oMath>
      <w:r w:rsidR="00614471">
        <w:rPr>
          <w:b/>
          <w:bCs/>
        </w:rPr>
        <w:t xml:space="preserve"> </w:t>
      </w:r>
      <w:r w:rsidR="00614471">
        <w:t xml:space="preserve">identified by </w:t>
      </w:r>
      <w:r w:rsidR="00614471">
        <w:fldChar w:fldCharType="begin"/>
      </w:r>
      <w:r w:rsidR="00614471">
        <w:instrText xml:space="preserve"> REF _Ref84435529 \h </w:instrText>
      </w:r>
      <w:r w:rsidR="00614471">
        <w:fldChar w:fldCharType="separate"/>
      </w:r>
      <w:r w:rsidR="0059644A">
        <w:t xml:space="preserve">Fig. </w:t>
      </w:r>
      <w:r w:rsidR="0059644A">
        <w:rPr>
          <w:noProof/>
        </w:rPr>
        <w:t>5</w:t>
      </w:r>
      <w:r w:rsidR="00614471">
        <w:fldChar w:fldCharType="end"/>
      </w:r>
      <w:r w:rsidR="00614471">
        <w:t xml:space="preserve"> numbering, we test </w:t>
      </w:r>
      <w:r w:rsidR="00585425">
        <w:t>at poses</w:t>
      </w:r>
      <w:r w:rsidR="00614471">
        <w:t xml:space="preserve">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d>
              <m:dPr>
                <m:begChr m:val="{"/>
                <m:endChr m:val="}"/>
                <m:ctrlPr>
                  <w:rPr>
                    <w:rFonts w:ascii="Cambria Math" w:hAnsi="Cambria Math"/>
                    <w:b/>
                    <w:bCs/>
                    <w:i/>
                  </w:rPr>
                </m:ctrlPr>
              </m:dPr>
              <m:e>
                <m:r>
                  <w:rPr>
                    <w:rFonts w:ascii="Cambria Math" w:hAnsi="Cambria Math"/>
                  </w:rPr>
                  <m:t>0..3</m:t>
                </m:r>
              </m:e>
            </m:d>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0</m:t>
            </m:r>
          </m:e>
        </m:d>
      </m:oMath>
      <w:r w:rsidR="00614471">
        <w:rPr>
          <w:b/>
          <w:bCs/>
        </w:rPr>
        <w:t xml:space="preserve"> </w:t>
      </w:r>
      <w:r w:rsidR="00614471">
        <w:t xml:space="preserve">and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r>
              <w:rPr>
                <w:rFonts w:ascii="Cambria Math" w:hAnsi="Cambria Math"/>
              </w:rPr>
              <m:t>0,</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1,2}</m:t>
            </m:r>
          </m:e>
        </m:d>
      </m:oMath>
      <w:r w:rsidR="00585425">
        <w:t xml:space="preserve">, giving </w:t>
      </w:r>
      <w:r w:rsidR="00D95521">
        <w:t xml:space="preserve">six manual fixture </w:t>
      </w:r>
      <w:r w:rsidR="00585425">
        <w:t>positions</w:t>
      </w:r>
      <w:r w:rsidR="00D95521">
        <w:t xml:space="preserve"> </w:t>
      </w:r>
      <w:r w:rsidR="00585425">
        <w:t xml:space="preserve">with the 625 stage poses repeated at each, for a </w:t>
      </w:r>
      <w:r>
        <w:t xml:space="preserve">full test </w:t>
      </w:r>
      <w:r w:rsidR="00585425">
        <w:t>dataset of</w:t>
      </w:r>
      <w:r>
        <w:t xml:space="preserve"> 3750 points</w:t>
      </w:r>
      <w:r w:rsidR="00D95521">
        <w:t xml:space="preserve">. </w:t>
      </w:r>
      <w:r w:rsidR="00B1120E">
        <w:t xml:space="preserve">So even with </w:t>
      </w:r>
      <w:r>
        <w:t>this coarse grid spacin</w:t>
      </w:r>
      <w:r w:rsidR="00D95521">
        <w:t>g it</w:t>
      </w:r>
      <w:r>
        <w:t xml:space="preserve"> is impractical to densely sample across a 6DOF workspace.</w:t>
      </w:r>
      <w:r w:rsidR="00557AFD">
        <w:t xml:space="preserve"> </w:t>
      </w:r>
    </w:p>
    <w:p w14:paraId="1325DD27" w14:textId="53C66373" w:rsidR="00821216" w:rsidRDefault="00821216" w:rsidP="00821216">
      <w:pPr>
        <w:pStyle w:val="Heading2"/>
      </w:pPr>
      <w:r w:rsidRPr="00821216">
        <w:t>Test</w:t>
      </w:r>
      <w:r w:rsidR="00512899">
        <w:t>ed hardware</w:t>
      </w:r>
    </w:p>
    <w:p w14:paraId="436A4F2B" w14:textId="77777777" w:rsidR="006712DD" w:rsidRDefault="006712DD" w:rsidP="00C246B5">
      <w:pPr>
        <w:ind w:firstLine="202"/>
        <w:jc w:val="both"/>
        <w:rPr>
          <w:ins w:id="49" w:author="robmacl53@gmail.com" w:date="2024-01-27T16:00:00Z"/>
        </w:rPr>
      </w:pPr>
    </w:p>
    <w:p w14:paraId="01954BBE" w14:textId="7B391B66"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696515">
        <w:t xml:space="preserve"> </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rsidR="00815A21">
        <w:t>While a detailed discussion of ILEMT design and performance is outside the scope of this paper, t</w:t>
      </w:r>
      <w:r>
        <w:t>ypical performance</w:t>
      </w:r>
      <w:r w:rsidR="00F002A7">
        <w:t xml:space="preserve"> with the tested sources</w:t>
      </w:r>
      <w:r w:rsidR="00815A21">
        <w:t>-sensor combination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This a frequency-domain multiplexed AC design, where each source coil continuously emits a sinusoidal field at a distinctive frequency (7.5 kHz, 10.5 kHz and 13.5 kHz).</w:t>
      </w:r>
      <w:r w:rsidR="008E6E8E">
        <w:rPr>
          <w:iCs/>
        </w:rPr>
        <w:t xml:space="preserve"> </w:t>
      </w:r>
    </w:p>
    <w:p w14:paraId="54A42056" w14:textId="474D0C73" w:rsidR="00FB069E" w:rsidRDefault="00BD4A66" w:rsidP="00C246B5">
      <w:pPr>
        <w:ind w:firstLine="202"/>
        <w:jc w:val="both"/>
        <w:rPr>
          <w:iCs/>
        </w:rPr>
      </w:pPr>
      <w:r w:rsidRPr="00D97A6D">
        <w:rPr>
          <w:noProof/>
          <w:color w:val="FF0000"/>
          <w:highlight w:val="yellow"/>
        </w:rPr>
        <mc:AlternateContent>
          <mc:Choice Requires="wpc">
            <w:drawing>
              <wp:anchor distT="0" distB="0" distL="114300" distR="114300" simplePos="0" relativeHeight="251706368" behindDoc="0" locked="0" layoutInCell="1" allowOverlap="0" wp14:anchorId="25AC014B" wp14:editId="71E37583">
                <wp:simplePos x="0" y="0"/>
                <wp:positionH relativeFrom="margin">
                  <wp:align>right</wp:align>
                </wp:positionH>
                <wp:positionV relativeFrom="margin">
                  <wp:align>top</wp:align>
                </wp:positionV>
                <wp:extent cx="3198107" cy="3364992"/>
                <wp:effectExtent l="0" t="0" r="254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776090"/>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683755" w14:textId="28AD9138" w:rsidR="00250C42" w:rsidRDefault="00250C42" w:rsidP="00250C42">
                              <w:pPr>
                                <w:pStyle w:val="FigureCaption"/>
                              </w:pPr>
                              <w:bookmarkStart w:id="50" w:name="_Ref142059628"/>
                              <w:r>
                                <w:t xml:space="preserve">Fig. </w:t>
                              </w:r>
                              <w:r>
                                <w:fldChar w:fldCharType="begin"/>
                              </w:r>
                              <w:r>
                                <w:instrText xml:space="preserve"> SEQ Figure \* ARABIC </w:instrText>
                              </w:r>
                              <w:r>
                                <w:fldChar w:fldCharType="separate"/>
                              </w:r>
                              <w:r w:rsidR="0059644A">
                                <w:rPr>
                                  <w:noProof/>
                                </w:rPr>
                                <w:t>6</w:t>
                              </w:r>
                              <w:r>
                                <w:rPr>
                                  <w:noProof/>
                                </w:rPr>
                                <w:fldChar w:fldCharType="end"/>
                              </w:r>
                              <w:bookmarkEnd w:id="50"/>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7"/>
                          <a:stretch>
                            <a:fillRect/>
                          </a:stretch>
                        </pic:blipFill>
                        <pic:spPr>
                          <a:xfrm>
                            <a:off x="12878" y="287001"/>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887494"/>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1145251"/>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983944"/>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703374"/>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214554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956398"/>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514223"/>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610426"/>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2179891"/>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573645"/>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1091653"/>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484736"/>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AC014B" id="_x0000_s1117" editas="canvas" style="position:absolute;left:0;text-align:left;margin-left:200.6pt;margin-top:0;width:251.8pt;height:264.95pt;z-index:251706368;mso-position-horizontal:right;mso-position-horizontal-relative:margin;mso-position-vertical:top;mso-position-vertical-relative:margin" coordsize="31978,336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" o:allowoverlap="f">
                <v:shape id="_x0000_s1118" type="#_x0000_t75" style="position:absolute;width:31978;height:33648;visibility:visible;mso-wrap-style:square">
                  <v:fill o:detectmouseclick="t"/>
                  <v:path o:connecttype="none"/>
                </v:shape>
                <v:shape id="Text Box 91" o:spid="_x0000_s1119" type="#_x0000_t202" style="position:absolute;top:2776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0E683755" w14:textId="28AD9138" w:rsidR="00250C42" w:rsidRDefault="00250C42" w:rsidP="00250C42">
                        <w:pPr>
                          <w:pStyle w:val="FigureCaption"/>
                        </w:pPr>
                        <w:bookmarkStart w:id="51" w:name="_Ref142059628"/>
                        <w:r>
                          <w:t xml:space="preserve">Fig. </w:t>
                        </w:r>
                        <w:r>
                          <w:fldChar w:fldCharType="begin"/>
                        </w:r>
                        <w:r>
                          <w:instrText xml:space="preserve"> SEQ Figure \* ARABIC </w:instrText>
                        </w:r>
                        <w:r>
                          <w:fldChar w:fldCharType="separate"/>
                        </w:r>
                        <w:r w:rsidR="0059644A">
                          <w:rPr>
                            <w:noProof/>
                          </w:rPr>
                          <w:t>6</w:t>
                        </w:r>
                        <w:r>
                          <w:rPr>
                            <w:noProof/>
                          </w:rPr>
                          <w:fldChar w:fldCharType="end"/>
                        </w:r>
                        <w:bookmarkEnd w:id="51"/>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20" type="#_x0000_t75" style="position:absolute;left:128;top:2870;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8" o:title=""/>
                </v:shape>
                <v:roundrect id="Rectangle: Rounded Corners 73" o:spid="_x0000_s1121" style="position:absolute;left:25620;top:887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22" type="#_x0000_t120" style="position:absolute;left:22411;top:1145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23" type="#_x0000_t32" style="position:absolute;left:23972;top:983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24" style="position:absolute;left:21891;top:1703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25" style="position:absolute;left:24981;top:2145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26" style="position:absolute;left:2873;top:956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27" style="position:absolute;left:19014;top:514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28" type="#_x0000_t32" style="position:absolute;left:16742;top:610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29" style="position:absolute;left:6221;top:2179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30" style="position:absolute;left:13637;top:1573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31" type="#_x0000_t32" style="position:absolute;left:6454;top:1091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32" type="#_x0000_t32" style="position:absolute;left:23681;top:1484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FB069E">
        <w:rPr>
          <w:iCs/>
        </w:rPr>
        <w:t>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w:t>
      </w:r>
      <w:r w:rsidR="00446F26">
        <w:rPr>
          <w:iCs/>
        </w:rPr>
        <w:t>. D</w:t>
      </w:r>
      <w:r w:rsidR="00FB069E">
        <w:rPr>
          <w:iCs/>
        </w:rPr>
        <w:t xml:space="preserve">rift over this time </w:t>
      </w:r>
      <w:r w:rsidR="00815A21">
        <w:rPr>
          <w:iCs/>
        </w:rPr>
        <w:t>degrade</w:t>
      </w:r>
      <w:r w:rsidR="00446F26">
        <w:rPr>
          <w:iCs/>
        </w:rPr>
        <w:t>s</w:t>
      </w:r>
      <w:r w:rsidR="00815A21">
        <w:rPr>
          <w:iCs/>
        </w:rPr>
        <w:t xml:space="preserve"> calibration accuracy</w:t>
      </w:r>
      <w:r w:rsidR="005B7484">
        <w:rPr>
          <w:iCs/>
        </w:rPr>
        <w:t>,</w:t>
      </w:r>
      <w:r w:rsidR="00FB069E">
        <w:rPr>
          <w:iCs/>
        </w:rPr>
        <w:t xml:space="preserve"> </w:t>
      </w:r>
      <w:r w:rsidR="00446F26">
        <w:rPr>
          <w:iCs/>
        </w:rPr>
        <w:t xml:space="preserve">so </w:t>
      </w:r>
      <w:r w:rsidR="00FB069E">
        <w:rPr>
          <w:iCs/>
        </w:rPr>
        <w:t>we powered up the tracker at least 2 hours prior to data collection</w:t>
      </w:r>
      <w:r w:rsidR="00815A21">
        <w:rPr>
          <w:iCs/>
        </w:rPr>
        <w:t xml:space="preserve"> (supplement §IV.)</w:t>
      </w:r>
    </w:p>
    <w:p w14:paraId="296A75C2" w14:textId="0488EC39" w:rsidR="008028E9" w:rsidRPr="00C246B5" w:rsidRDefault="00FD1F94" w:rsidP="008028E9">
      <w:pPr>
        <w:ind w:firstLine="202"/>
        <w:jc w:val="both"/>
        <w:rPr>
          <w:iCs/>
        </w:rPr>
      </w:pPr>
      <w:r>
        <w:t xml:space="preserve">The only sensor used is the Premo Magnetics </w:t>
      </w:r>
      <w:r w:rsidRPr="000A6E3E">
        <w:t>3DCC10-A-0600J</w:t>
      </w:r>
      <w:r>
        <w:t xml:space="preserve">. </w:t>
      </w:r>
      <w:r w:rsidR="008028E9">
        <w:t xml:space="preserve">While </w:t>
      </w:r>
      <w:bookmarkStart w:id="52" w:name="_Hlk157339359"/>
      <w:r w:rsidR="008028E9">
        <w:t xml:space="preserve">this is a </w:t>
      </w:r>
      <w:proofErr w:type="gramStart"/>
      <w:r w:rsidR="008028E9">
        <w:t>fairly large</w:t>
      </w:r>
      <w:proofErr w:type="gramEnd"/>
      <w:r w:rsidR="008028E9">
        <w:t xml:space="preserve"> 17x15x14 mm sensor (which improves the </w:t>
      </w:r>
      <w:r w:rsidR="008B1DD0">
        <w:t>signal-to-noise</w:t>
      </w:r>
      <w:r w:rsidR="008028E9">
        <w:t xml:space="preserve"> ratio)</w:t>
      </w:r>
      <w:ins w:id="53" w:author="robmacl53@gmail.com" w:date="2024-01-28T13:02:00Z">
        <w:r w:rsidR="00D404DA">
          <w:t xml:space="preserve">, </w:t>
        </w:r>
      </w:ins>
      <w:del w:id="54" w:author="robmacl53@gmail.com" w:date="2024-01-28T13:02:00Z">
        <w:r w:rsidR="008028E9" w:rsidDel="00D404DA">
          <w:delText xml:space="preserve"> </w:delText>
        </w:r>
      </w:del>
      <w:bookmarkStart w:id="55" w:name="_Hlk157339316"/>
      <w:r w:rsidR="008028E9">
        <w:t xml:space="preserve">it is still much smaller than the source, so </w:t>
      </w:r>
      <w:del w:id="56" w:author="robmacl53@gmail.com" w:date="2024-01-28T12:23:00Z">
        <w:r w:rsidR="008028E9" w:rsidDel="000C0414">
          <w:delText xml:space="preserve">that </w:delText>
        </w:r>
      </w:del>
      <w:del w:id="57" w:author="robmacl53@gmail.com" w:date="2024-01-28T12:22:00Z">
        <w:r w:rsidR="008028E9" w:rsidDel="000C0414">
          <w:delText xml:space="preserve">it </w:delText>
        </w:r>
      </w:del>
      <w:ins w:id="58" w:author="robmacl53@gmail.com" w:date="2024-01-28T12:22:00Z">
        <w:r w:rsidR="000C0414">
          <w:t xml:space="preserve">the sensor </w:t>
        </w:r>
      </w:ins>
      <w:ins w:id="59" w:author="robmacl53@gmail.com" w:date="2024-01-28T12:23:00Z">
        <w:r w:rsidR="00CB00A7">
          <w:t xml:space="preserve">response </w:t>
        </w:r>
      </w:ins>
      <w:ins w:id="60" w:author="robmacl53@gmail.com" w:date="2024-01-28T12:25:00Z">
        <w:r w:rsidR="00CB00A7">
          <w:t xml:space="preserve">is </w:t>
        </w:r>
      </w:ins>
      <w:ins w:id="61" w:author="robmacl53@gmail.com" w:date="2024-01-28T12:29:00Z">
        <w:r w:rsidR="00CB00A7">
          <w:t>much closer to a dipole</w:t>
        </w:r>
      </w:ins>
      <w:del w:id="62" w:author="robmacl53@gmail.com" w:date="2024-01-28T12:25:00Z">
        <w:r w:rsidR="008028E9" w:rsidDel="00CB00A7">
          <w:delText>more closely</w:delText>
        </w:r>
      </w:del>
      <w:del w:id="63" w:author="robmacl53@gmail.com" w:date="2024-01-28T12:29:00Z">
        <w:r w:rsidR="008028E9" w:rsidDel="00CB00A7">
          <w:delText xml:space="preserve"> approximate</w:delText>
        </w:r>
      </w:del>
      <w:del w:id="64" w:author="robmacl53@gmail.com" w:date="2024-01-28T12:25:00Z">
        <w:r w:rsidR="008028E9" w:rsidDel="00CB00A7">
          <w:delText>s</w:delText>
        </w:r>
      </w:del>
      <w:r w:rsidR="008028E9">
        <w:t xml:space="preserve"> </w:t>
      </w:r>
      <w:del w:id="65" w:author="robmacl53@gmail.com" w:date="2024-01-28T12:29:00Z">
        <w:r w:rsidR="008028E9" w:rsidDel="00CB00A7">
          <w:delText>a dipole</w:delText>
        </w:r>
      </w:del>
      <w:ins w:id="66" w:author="robmacl53@gmail.com" w:date="2024-01-28T12:22:00Z">
        <w:r w:rsidR="000C0414">
          <w:t xml:space="preserve">than </w:t>
        </w:r>
      </w:ins>
      <w:ins w:id="67" w:author="robmacl53@gmail.com" w:date="2024-01-28T12:25:00Z">
        <w:r w:rsidR="00CB00A7">
          <w:t>the source</w:t>
        </w:r>
      </w:ins>
      <w:ins w:id="68" w:author="robmacl53@gmail.com" w:date="2024-01-28T12:30:00Z">
        <w:r w:rsidR="00CB00A7">
          <w:t xml:space="preserve"> field</w:t>
        </w:r>
      </w:ins>
      <w:ins w:id="69" w:author="robmacl53@gmail.com" w:date="2024-01-28T12:25:00Z">
        <w:r w:rsidR="00CB00A7">
          <w:t xml:space="preserve"> is</w:t>
        </w:r>
      </w:ins>
      <w:r w:rsidR="008028E9">
        <w:t xml:space="preserve">. </w:t>
      </w:r>
      <w:bookmarkEnd w:id="52"/>
      <w:bookmarkEnd w:id="55"/>
      <w:r w:rsidR="008028E9">
        <w:t>We have characterized performance with a variety of sensors, and the sensor has always had less effect on the accuracy than the source did. Using only one sensor simplifies our presentation.</w:t>
      </w:r>
    </w:p>
    <w:p w14:paraId="74639AFA" w14:textId="1F41965C" w:rsidR="00C246B5" w:rsidRDefault="000A6E3E" w:rsidP="00F36AC5">
      <w:pPr>
        <w:ind w:firstLine="202"/>
        <w:jc w:val="both"/>
      </w:pPr>
      <w:r>
        <w:t>R</w:t>
      </w:r>
      <w:r w:rsidR="00F36AC5">
        <w:t xml:space="preserve">esults are given for two different source designs: </w:t>
      </w:r>
      <w:r w:rsidR="00F36AC5">
        <w:rPr>
          <w:i/>
          <w:iCs/>
        </w:rPr>
        <w:t xml:space="preserve">concentric  </w:t>
      </w:r>
      <w:r w:rsidR="00F36AC5">
        <w:t xml:space="preserve"> and </w:t>
      </w:r>
      <w:r w:rsidR="00F36AC5">
        <w:rPr>
          <w:i/>
          <w:iCs/>
        </w:rPr>
        <w:t>dipole-approximatin</w:t>
      </w:r>
      <w:r w:rsidR="00176EAF">
        <w:rPr>
          <w:i/>
          <w:iCs/>
        </w:rPr>
        <w:t xml:space="preserve">g </w:t>
      </w:r>
      <w:r w:rsidR="00176EAF">
        <w:t>(</w:t>
      </w:r>
      <w:r w:rsidR="00176EAF">
        <w:fldChar w:fldCharType="begin"/>
      </w:r>
      <w:r w:rsidR="00176EAF">
        <w:instrText xml:space="preserve"> REF _Ref142060148 \h </w:instrText>
      </w:r>
      <w:r w:rsidR="00176EAF">
        <w:fldChar w:fldCharType="separate"/>
      </w:r>
      <w:r w:rsidR="0059644A">
        <w:t xml:space="preserve">Fig. </w:t>
      </w:r>
      <w:r w:rsidR="0059644A">
        <w:rPr>
          <w:noProof/>
        </w:rPr>
        <w:t>7</w:t>
      </w:r>
      <w:r w:rsidR="00176EAF">
        <w:fldChar w:fldCharType="end"/>
      </w:r>
      <w:r w:rsidR="00176EAF">
        <w:t>)</w:t>
      </w:r>
      <w:r w:rsidR="00F36AC5">
        <w:t xml:space="preserve">.  The concentric source </w:t>
      </w:r>
      <w:r w:rsidR="00CE2D4C">
        <w:rPr>
          <w:noProof/>
        </w:rPr>
        <mc:AlternateContent>
          <mc:Choice Requires="wpc">
            <w:drawing>
              <wp:anchor distT="0" distB="0" distL="114300" distR="114300" simplePos="0" relativeHeight="251673600" behindDoc="0" locked="0" layoutInCell="1" allowOverlap="0" wp14:anchorId="65840BF0" wp14:editId="6D96DB50">
                <wp:simplePos x="0" y="0"/>
                <wp:positionH relativeFrom="margin">
                  <wp:align>right</wp:align>
                </wp:positionH>
                <wp:positionV relativeFrom="margin">
                  <wp:align>bottom</wp:align>
                </wp:positionV>
                <wp:extent cx="3209544" cy="2276856"/>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31C1B59F" w:rsidR="00C94FE1" w:rsidRDefault="00C94FE1" w:rsidP="001742D3">
                              <w:pPr>
                                <w:pStyle w:val="FigureCaption"/>
                              </w:pPr>
                              <w:bookmarkStart w:id="70" w:name="_Ref142060148"/>
                              <w:r>
                                <w:t xml:space="preserve">Fig. </w:t>
                              </w:r>
                              <w:r>
                                <w:fldChar w:fldCharType="begin"/>
                              </w:r>
                              <w:r>
                                <w:instrText xml:space="preserve"> SEQ Figure \* ARABIC </w:instrText>
                              </w:r>
                              <w:r>
                                <w:fldChar w:fldCharType="separate"/>
                              </w:r>
                              <w:r w:rsidR="0059644A">
                                <w:rPr>
                                  <w:noProof/>
                                </w:rPr>
                                <w:t>7</w:t>
                              </w:r>
                              <w:r>
                                <w:rPr>
                                  <w:noProof/>
                                </w:rPr>
                                <w:fldChar w:fldCharType="end"/>
                              </w:r>
                              <w:bookmarkEnd w:id="70"/>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5840BF0" id="Canvas 81" o:spid="_x0000_s1133" editas="canvas" style="position:absolute;left:0;text-align:left;margin-left:201.5pt;margin-top:0;width:252.7pt;height:179.3pt;z-index:251673600;mso-position-horizontal:right;mso-position-horizontal-relative:margin;mso-position-vertical:bottom;mso-position-vertical-relative:margin;mso-width-relative:margin;mso-height-relative:margin" coordsize="32092,22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" o:allowoverlap="f">
                <v:shape id="_x0000_s1134" type="#_x0000_t75" style="position:absolute;width:32092;height:22764;visibility:visible;mso-wrap-style:square">
                  <v:fill o:detectmouseclick="t"/>
                  <v:path o:connecttype="none"/>
                </v:shape>
                <v:shape id="Text Box 84" o:spid="_x0000_s1135"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31C1B59F" w:rsidR="00C94FE1" w:rsidRDefault="00C94FE1" w:rsidP="001742D3">
                        <w:pPr>
                          <w:pStyle w:val="FigureCaption"/>
                        </w:pPr>
                        <w:bookmarkStart w:id="71" w:name="_Ref142060148"/>
                        <w:r>
                          <w:t xml:space="preserve">Fig. </w:t>
                        </w:r>
                        <w:r>
                          <w:fldChar w:fldCharType="begin"/>
                        </w:r>
                        <w:r>
                          <w:instrText xml:space="preserve"> SEQ Figure \* ARABIC </w:instrText>
                        </w:r>
                        <w:r>
                          <w:fldChar w:fldCharType="separate"/>
                        </w:r>
                        <w:r w:rsidR="0059644A">
                          <w:rPr>
                            <w:noProof/>
                          </w:rPr>
                          <w:t>7</w:t>
                        </w:r>
                        <w:r>
                          <w:rPr>
                            <w:noProof/>
                          </w:rPr>
                          <w:fldChar w:fldCharType="end"/>
                        </w:r>
                        <w:bookmarkEnd w:id="71"/>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36"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20" o:title=""/>
                </v:shape>
                <v:roundrect id="Rectangle: Rounded Corners 83" o:spid="_x0000_s1137"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38"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39"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40"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F36AC5">
        <w:t xml:space="preserve">follows the most common design for EMTs: three orthogonal coils wound around a ferromagnetic cube core. The dipole-approximating source uses three separate coils, each with the geometry from Ref. </w:t>
      </w:r>
      <w:r w:rsidR="00F36AC5">
        <w:fldChar w:fldCharType="begin" w:fldLock="1"/>
      </w:r>
      <w:r w:rsidR="00B63BA0">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F36AC5">
        <w:fldChar w:fldCharType="separate"/>
      </w:r>
      <w:r w:rsidR="002207C6" w:rsidRPr="002207C6">
        <w:rPr>
          <w:noProof/>
        </w:rPr>
        <w:t>[26]</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0387434A"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696515">
        <w:t xml:space="preserve"> </w:t>
      </w:r>
      <w:r w:rsidR="00981271">
        <w:fldChar w:fldCharType="begin" w:fldLock="1"/>
      </w:r>
      <w:r w:rsidR="00B63BA0">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7]","plainTextFormattedCitation":"[27]","previouslyFormattedCitation":"[27]"},"properties":{"noteIndex":0},"schema":"https://github.com/citation-style-language/schema/raw/master/csl-citation.json"}</w:instrText>
      </w:r>
      <w:r w:rsidR="00981271">
        <w:fldChar w:fldCharType="separate"/>
      </w:r>
      <w:r w:rsidR="002207C6" w:rsidRPr="002207C6">
        <w:rPr>
          <w:noProof/>
        </w:rPr>
        <w:t>[27]</w:t>
      </w:r>
      <w:r w:rsidR="00981271">
        <w:fldChar w:fldCharType="end"/>
      </w:r>
      <w:r w:rsidR="00696515">
        <w:t>.</w:t>
      </w:r>
      <w:r w:rsidRPr="0097722A">
        <w:rPr>
          <w:rFonts w:eastAsiaTheme="minorEastAsia" w:cstheme="minorHAnsi"/>
          <w:highlight w:val="yellow"/>
        </w:rPr>
        <w:t xml:space="preserve"> </w:t>
      </w:r>
    </w:p>
    <w:p w14:paraId="3C43EA65" w14:textId="4EAADCE1"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 xml:space="preserve">whatever </w:t>
      </w:r>
      <w:r w:rsidR="00696515">
        <w:t xml:space="preserve">combination of </w:t>
      </w:r>
      <w:r w:rsidR="00FD1F94">
        <w:t>source and sensor is chosen.</w:t>
      </w:r>
      <w:r w:rsidR="008042ED">
        <w:t xml:space="preserve"> To operate at a longer range a proportionally larger source would be used, preserving the signal-to-noise, with the same </w:t>
      </w:r>
      <m:oMath>
        <m:f>
          <m:fPr>
            <m:type m:val="lin"/>
            <m:ctrlPr>
              <w:rPr>
                <w:rFonts w:ascii="Cambria Math" w:hAnsi="Cambria Math"/>
                <w:i/>
              </w:rPr>
            </m:ctrlPr>
          </m:fPr>
          <m:num>
            <m:r>
              <w:rPr>
                <w:rFonts w:ascii="Cambria Math" w:hAnsi="Cambria Math"/>
              </w:rPr>
              <m:t>r</m:t>
            </m:r>
          </m:num>
          <m:den>
            <m:r>
              <w:rPr>
                <w:rFonts w:ascii="Cambria Math" w:hAnsi="Cambria Math"/>
              </w:rPr>
              <m:t>d</m:t>
            </m:r>
          </m:den>
        </m:f>
      </m:oMath>
      <w:r w:rsidR="008042ED">
        <w:t xml:space="preserve"> ratio giving similar accuracy to the dipole approximation.</w:t>
      </w:r>
    </w:p>
    <w:p w14:paraId="63B3EA6E" w14:textId="54B87717" w:rsidR="007335FF" w:rsidRDefault="00BD79A2" w:rsidP="007335FF">
      <w:pPr>
        <w:pStyle w:val="Heading2"/>
      </w:pPr>
      <w:r>
        <w:lastRenderedPageBreak/>
        <w:t>Calibration</w:t>
      </w:r>
    </w:p>
    <w:p w14:paraId="1AA87A55" w14:textId="4621F0CF" w:rsidR="00176EAF"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59644A">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797E79EA" w:rsidR="007335FF" w:rsidRPr="00C50547" w:rsidRDefault="00C50547" w:rsidP="00A53085">
      <w:pPr>
        <w:pStyle w:val="Text"/>
      </w:pPr>
      <w:r>
        <w:rPr>
          <w:noProof/>
        </w:rPr>
        <mc:AlternateContent>
          <mc:Choice Requires="wps">
            <w:drawing>
              <wp:anchor distT="0" distB="0" distL="114300" distR="114300" simplePos="0" relativeHeight="251703296" behindDoc="0" locked="1" layoutInCell="1" allowOverlap="1" wp14:anchorId="6EE5F3F1" wp14:editId="047B9A1D">
                <wp:simplePos x="0" y="0"/>
                <wp:positionH relativeFrom="margin">
                  <wp:align>right</wp:align>
                </wp:positionH>
                <wp:positionV relativeFrom="margin">
                  <wp:align>bottom</wp:align>
                </wp:positionV>
                <wp:extent cx="3209544" cy="2971800"/>
                <wp:effectExtent l="0" t="0" r="0" b="0"/>
                <wp:wrapTopAndBottom/>
                <wp:docPr id="1864492681" name="Text Box 110"/>
                <wp:cNvGraphicFramePr/>
                <a:graphic xmlns:a="http://schemas.openxmlformats.org/drawingml/2006/main">
                  <a:graphicData uri="http://schemas.microsoft.com/office/word/2010/wordprocessingShape">
                    <wps:wsp>
                      <wps:cNvSpPr txBox="1"/>
                      <wps:spPr>
                        <a:xfrm>
                          <a:off x="0" y="0"/>
                          <a:ext cx="3209544" cy="2971800"/>
                        </a:xfrm>
                        <a:prstGeom prst="rect">
                          <a:avLst/>
                        </a:prstGeom>
                        <a:solidFill>
                          <a:schemeClr val="lt1"/>
                        </a:solidFill>
                        <a:ln w="6350">
                          <a:noFill/>
                        </a:ln>
                      </wps:spPr>
                      <wps:txbx>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21">
                                            <a:extLst>
                                              <a:ext uri="{96DAC541-7B7A-43D3-8B79-37D633B846F1}">
                                                <asvg:svgBlip xmlns:asvg="http://schemas.microsoft.com/office/drawing/2016/SVG/main" r:embed="rId22"/>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0547C550" w:rsidR="0097720A" w:rsidRPr="00B376F6" w:rsidRDefault="0097720A" w:rsidP="0097720A">
                            <w:pPr>
                              <w:pStyle w:val="FigureCaption"/>
                            </w:pPr>
                            <w:bookmarkStart w:id="72" w:name="_Ref172133370"/>
                            <w:bookmarkStart w:id="73" w:name="_Ref172133267"/>
                            <w:r>
                              <w:t xml:space="preserve">Fig. </w:t>
                            </w:r>
                            <w:r>
                              <w:fldChar w:fldCharType="begin"/>
                            </w:r>
                            <w:r>
                              <w:instrText xml:space="preserve"> SEQ Figure \* ARABIC </w:instrText>
                            </w:r>
                            <w:r>
                              <w:fldChar w:fldCharType="separate"/>
                            </w:r>
                            <w:r w:rsidR="0059644A">
                              <w:rPr>
                                <w:noProof/>
                              </w:rPr>
                              <w:t>8</w:t>
                            </w:r>
                            <w:r>
                              <w:rPr>
                                <w:noProof/>
                              </w:rPr>
                              <w:fldChar w:fldCharType="end"/>
                            </w:r>
                            <w:bookmarkEnd w:id="72"/>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73"/>
                          </w:p>
                          <w:p w14:paraId="42A45603" w14:textId="32D53764" w:rsidR="007B035B" w:rsidRDefault="007B035B"/>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5F3F1" id="Text Box 110" o:spid="_x0000_s1141" type="#_x0000_t202" style="position:absolute;left:0;text-align:left;margin-left:201.5pt;margin-top:0;width:252.7pt;height:234pt;z-index:25170329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" fillcolor="white [3201]" stroked="f" strokeweight=".5pt">
                <v:textbox inset="0,,0">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21">
                                      <a:extLst>
                                        <a:ext uri="{96DAC541-7B7A-43D3-8B79-37D633B846F1}">
                                          <asvg:svgBlip xmlns:asvg="http://schemas.microsoft.com/office/drawing/2016/SVG/main" r:embed="rId22"/>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0547C550" w:rsidR="0097720A" w:rsidRPr="00B376F6" w:rsidRDefault="0097720A" w:rsidP="0097720A">
                      <w:pPr>
                        <w:pStyle w:val="FigureCaption"/>
                      </w:pPr>
                      <w:bookmarkStart w:id="74" w:name="_Ref172133370"/>
                      <w:bookmarkStart w:id="75" w:name="_Ref172133267"/>
                      <w:r>
                        <w:t xml:space="preserve">Fig. </w:t>
                      </w:r>
                      <w:r>
                        <w:fldChar w:fldCharType="begin"/>
                      </w:r>
                      <w:r>
                        <w:instrText xml:space="preserve"> SEQ Figure \* ARABIC </w:instrText>
                      </w:r>
                      <w:r>
                        <w:fldChar w:fldCharType="separate"/>
                      </w:r>
                      <w:r w:rsidR="0059644A">
                        <w:rPr>
                          <w:noProof/>
                        </w:rPr>
                        <w:t>8</w:t>
                      </w:r>
                      <w:r>
                        <w:rPr>
                          <w:noProof/>
                        </w:rPr>
                        <w:fldChar w:fldCharType="end"/>
                      </w:r>
                      <w:bookmarkEnd w:id="74"/>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75"/>
                    </w:p>
                    <w:p w14:paraId="42A45603" w14:textId="32D53764" w:rsidR="007B035B" w:rsidRDefault="007B035B"/>
                  </w:txbxContent>
                </v:textbox>
                <w10:wrap type="topAndBottom" anchorx="margin" anchory="margin"/>
                <w10:anchorlock/>
              </v:shape>
            </w:pict>
          </mc:Fallback>
        </mc:AlternateContent>
      </w:r>
      <w:r w:rsidR="00BD4A66">
        <w:rPr>
          <w:noProof/>
        </w:rPr>
        <mc:AlternateContent>
          <mc:Choice Requires="wps">
            <w:drawing>
              <wp:anchor distT="45720" distB="45720" distL="114300" distR="114300" simplePos="0" relativeHeight="251687936" behindDoc="0" locked="1" layoutInCell="1" allowOverlap="0" wp14:anchorId="2CEBF941" wp14:editId="506D1997">
                <wp:simplePos x="0" y="0"/>
                <wp:positionH relativeFrom="margin">
                  <wp:align>center</wp:align>
                </wp:positionH>
                <wp:positionV relativeFrom="margin">
                  <wp:align>top</wp:align>
                </wp:positionV>
                <wp:extent cx="6355080" cy="1088136"/>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136"/>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2F9BC1C2" w14:textId="531CCCFF"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59644A">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42" type="#_x0000_t202" style="position:absolute;left:0;text-align:left;margin-left:0;margin-top:0;width:500.4pt;height:85.7pt;z-index:25168793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" o:allowoverlap="f" stroked="f">
                <v:textbox>
                  <w:txbxContent>
                    <w:p w14:paraId="1B9B37CB" w14:textId="77777777" w:rsidR="00C94FE1" w:rsidRDefault="00C94FE1" w:rsidP="00FF7263">
                      <w:pPr>
                        <w:pStyle w:val="TableTitle"/>
                      </w:pPr>
                      <w:r>
                        <w:t>Table I</w:t>
                      </w:r>
                    </w:p>
                    <w:p w14:paraId="2F9BC1C2" w14:textId="531CCCFF"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59644A">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w10:anchorlock/>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59644A">
        <w:t>(</w:t>
      </w:r>
      <w:r w:rsidR="0059644A">
        <w:rPr>
          <w:noProof/>
        </w:rPr>
        <w:t>5</w:t>
      </w:r>
      <w:r w:rsidR="0059644A">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59644A">
        <w:t>VI</w:t>
      </w:r>
      <w:r w:rsidR="00981271">
        <w:fldChar w:fldCharType="end"/>
      </w:r>
      <w:r w:rsidR="00981271">
        <w:t>)</w:t>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DF7C3E" w:rsidRPr="00C50547">
        <w:rPr>
          <w:color w:val="000000"/>
        </w:rPr>
        <w:t>.</w:t>
      </w:r>
      <w:r w:rsidR="007335FF" w:rsidRPr="00C50547">
        <w:t xml:space="preserve"> </w:t>
      </w:r>
      <w:r w:rsidR="008042ED" w:rsidRPr="00C50547">
        <w:t>Both the default and concentric calibration methods model axis non-orthogonality.</w:t>
      </w:r>
    </w:p>
    <w:p w14:paraId="3B467CD6" w14:textId="7EA11C98" w:rsidR="0058538F" w:rsidRDefault="0058538F" w:rsidP="0058538F">
      <w:pPr>
        <w:pStyle w:val="Heading2"/>
        <w:rPr>
          <w:rFonts w:eastAsiaTheme="minorEastAsia"/>
        </w:rPr>
      </w:pPr>
      <w:bookmarkStart w:id="76" w:name="_Ref157953632"/>
      <w:r>
        <w:rPr>
          <w:rFonts w:eastAsiaTheme="minorEastAsia"/>
        </w:rPr>
        <w:t>Position and rotation error</w:t>
      </w:r>
      <w:bookmarkEnd w:id="76"/>
    </w:p>
    <w:p w14:paraId="5A265829" w14:textId="598377AE" w:rsidR="00176EAF" w:rsidRDefault="00FA4393" w:rsidP="00132EB4">
      <w:pPr>
        <w:pStyle w:val="Text"/>
        <w:rPr>
          <w:rFonts w:eastAsiaTheme="minorEastAsia"/>
        </w:rPr>
      </w:pPr>
      <w:r>
        <w:rPr>
          <w:rFonts w:eastAsiaTheme="minorEastAsia"/>
        </w:rPr>
        <w:t xml:space="preserve">The </w:t>
      </w:r>
      <w:r w:rsidR="000B73E9">
        <w:rPr>
          <w:rFonts w:eastAsiaTheme="minorEastAsia"/>
        </w:rPr>
        <w:t xml:space="preserve">6DOF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r w:rsidR="0059644A">
        <w:rPr>
          <w:b/>
          <w:bCs/>
          <w:iCs/>
        </w:rPr>
        <w:t>(</w:t>
      </w:r>
      <w:r w:rsidR="0059644A">
        <w:rPr>
          <w:noProof/>
        </w:rPr>
        <w:t>9</w:t>
      </w:r>
      <w:r w:rsidR="0059644A">
        <w:t>)</w:t>
      </w:r>
      <w:r>
        <w:rPr>
          <w:rFonts w:eastAsiaTheme="minorEastAsia"/>
        </w:rPr>
        <w:fldChar w:fldCharType="end"/>
      </w:r>
      <w:r>
        <w:rPr>
          <w:rFonts w:eastAsiaTheme="minorEastAsia"/>
        </w:rPr>
        <w:t>.</w:t>
      </w:r>
      <w:r w:rsidR="00C871A7">
        <w:rPr>
          <w:rFonts w:eastAsiaTheme="minorEastAsia"/>
        </w:rPr>
        <w:t xml:space="preserve"> </w:t>
      </w:r>
      <w:r w:rsidR="00F31A1D">
        <w:rPr>
          <w:rFonts w:eastAsiaTheme="minorEastAsia"/>
        </w:rPr>
        <w:fldChar w:fldCharType="begin"/>
      </w:r>
      <w:r w:rsidR="00F31A1D">
        <w:rPr>
          <w:rFonts w:eastAsiaTheme="minorEastAsia"/>
        </w:rPr>
        <w:instrText xml:space="preserve"> REF _Ref172133370 \h </w:instrText>
      </w:r>
      <w:r w:rsidR="00F31A1D">
        <w:rPr>
          <w:rFonts w:eastAsiaTheme="minorEastAsia"/>
        </w:rPr>
      </w:r>
      <w:r w:rsidR="00F31A1D">
        <w:rPr>
          <w:rFonts w:eastAsiaTheme="minorEastAsia"/>
        </w:rPr>
        <w:fldChar w:fldCharType="separate"/>
      </w:r>
      <w:r w:rsidR="0059644A">
        <w:t xml:space="preserve">Fig. </w:t>
      </w:r>
      <w:r w:rsidR="0059644A">
        <w:rPr>
          <w:noProof/>
        </w:rPr>
        <w:t>8</w:t>
      </w:r>
      <w:r w:rsidR="00F31A1D">
        <w:rPr>
          <w:rFonts w:eastAsiaTheme="minorEastAsia"/>
        </w:rPr>
        <w:fldChar w:fldCharType="end"/>
      </w:r>
      <w:r w:rsidR="00F31A1D">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F31A1D">
        <w:rPr>
          <w:rFonts w:eastAsiaTheme="minorEastAsia"/>
        </w:rPr>
        <w:t xml:space="preserve"> </w:t>
      </w:r>
    </w:p>
    <w:p w14:paraId="1771D366" w14:textId="3A5A2119" w:rsidR="007647B2" w:rsidDel="00972E4C" w:rsidRDefault="00C50547" w:rsidP="00132EB4">
      <w:pPr>
        <w:pStyle w:val="Text"/>
        <w:rPr>
          <w:del w:id="77" w:author="robmacl53@gmail.com" w:date="2024-01-28T12:38:00Z"/>
          <w:rFonts w:eastAsiaTheme="minorEastAsia"/>
        </w:rPr>
      </w:pPr>
      <w:r>
        <w:rPr>
          <w:noProof/>
        </w:rPr>
        <mc:AlternateContent>
          <mc:Choice Requires="wps">
            <w:drawing>
              <wp:anchor distT="45720" distB="45720" distL="114300" distR="114300" simplePos="0" relativeHeight="251665408" behindDoc="0" locked="1" layoutInCell="1" allowOverlap="0" wp14:anchorId="50A1B46A" wp14:editId="04872A44">
                <wp:simplePos x="0" y="0"/>
                <wp:positionH relativeFrom="margin">
                  <wp:align>center</wp:align>
                </wp:positionH>
                <wp:positionV relativeFrom="margin">
                  <wp:posOffset>1097280</wp:posOffset>
                </wp:positionV>
                <wp:extent cx="5659755" cy="137160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9755" cy="1371600"/>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5ED0467B" w14:textId="4A24B19E" w:rsidR="00C560C6" w:rsidRDefault="00C94FE1" w:rsidP="00C560C6">
                            <w:pPr>
                              <w:pStyle w:val="TableTitle"/>
                              <w:rPr>
                                <w:sz w:val="20"/>
                                <w:szCs w:val="20"/>
                              </w:rPr>
                            </w:pPr>
                            <w:r>
                              <w:t>error vs. Calibration type and Source design</w:t>
                            </w:r>
                            <w:r>
                              <w:fldChar w:fldCharType="begin"/>
                            </w:r>
                            <w:r>
                              <w:instrText xml:space="preserve"> LINK </w:instrText>
                            </w:r>
                            <w:r w:rsidR="0059644A">
                              <w:instrText xml:space="preserve">Excel.Sheet.12 C:\\Users\\robma\\Documents\\Work\\ilemt_papers\\calibration\\table1_concentric_vs_dipole.xlsx Table1!R1C1:R6C13 </w:instrText>
                            </w:r>
                            <w:r>
                              <w:instrText xml:space="preserve">\a \f 4 \h </w:instrText>
                            </w:r>
                            <w:r>
                              <w:fldChar w:fldCharType="separate"/>
                            </w:r>
                          </w:p>
                          <w:tbl>
                            <w:tblPr>
                              <w:tblW w:w="8716" w:type="dxa"/>
                              <w:tblLook w:val="04A0" w:firstRow="1" w:lastRow="0" w:firstColumn="1" w:lastColumn="0" w:noHBand="0" w:noVBand="1"/>
                            </w:tblPr>
                            <w:tblGrid>
                              <w:gridCol w:w="1273"/>
                              <w:gridCol w:w="590"/>
                              <w:gridCol w:w="711"/>
                              <w:gridCol w:w="590"/>
                              <w:gridCol w:w="590"/>
                              <w:gridCol w:w="650"/>
                              <w:gridCol w:w="590"/>
                              <w:gridCol w:w="600"/>
                              <w:gridCol w:w="661"/>
                              <w:gridCol w:w="600"/>
                              <w:gridCol w:w="600"/>
                              <w:gridCol w:w="661"/>
                              <w:gridCol w:w="600"/>
                            </w:tblGrid>
                            <w:tr w:rsidR="00C560C6" w:rsidRPr="00C560C6" w14:paraId="0C73BE6A" w14:textId="77777777" w:rsidTr="00C560C6">
                              <w:trPr>
                                <w:divId w:val="1069578312"/>
                                <w:trHeight w:val="21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0EEA11B6" w14:textId="75DDF36B" w:rsidR="00C560C6" w:rsidRPr="00C560C6" w:rsidRDefault="00C560C6" w:rsidP="00C560C6">
                                  <w:pPr>
                                    <w:jc w:val="center"/>
                                    <w:rPr>
                                      <w:color w:val="000000"/>
                                      <w:sz w:val="16"/>
                                      <w:szCs w:val="16"/>
                                    </w:rPr>
                                  </w:pPr>
                                  <w:r w:rsidRPr="00C560C6">
                                    <w:rPr>
                                      <w:color w:val="000000"/>
                                      <w:sz w:val="16"/>
                                      <w:szCs w:val="16"/>
                                    </w:rPr>
                                    <w:t>Calibration type</w:t>
                                  </w:r>
                                </w:p>
                              </w:tc>
                              <w:tc>
                                <w:tcPr>
                                  <w:tcW w:w="3721" w:type="dxa"/>
                                  <w:gridSpan w:val="6"/>
                                  <w:tcBorders>
                                    <w:top w:val="double" w:sz="6" w:space="0" w:color="auto"/>
                                    <w:left w:val="nil"/>
                                    <w:bottom w:val="nil"/>
                                    <w:right w:val="single" w:sz="4" w:space="0" w:color="000000"/>
                                  </w:tcBorders>
                                  <w:shd w:val="clear" w:color="auto" w:fill="auto"/>
                                  <w:noWrap/>
                                  <w:vAlign w:val="bottom"/>
                                  <w:hideMark/>
                                </w:tcPr>
                                <w:p w14:paraId="44B62EAF" w14:textId="77777777" w:rsidR="00C560C6" w:rsidRPr="00C560C6" w:rsidRDefault="00C560C6" w:rsidP="00C560C6">
                                  <w:pPr>
                                    <w:jc w:val="center"/>
                                    <w:rPr>
                                      <w:color w:val="000000"/>
                                      <w:sz w:val="16"/>
                                      <w:szCs w:val="16"/>
                                    </w:rPr>
                                  </w:pPr>
                                  <w:r w:rsidRPr="00C560C6">
                                    <w:rPr>
                                      <w:color w:val="000000"/>
                                      <w:sz w:val="16"/>
                                      <w:szCs w:val="16"/>
                                    </w:rPr>
                                    <w:t>Dipole approximating source</w:t>
                                  </w:r>
                                </w:p>
                              </w:tc>
                              <w:tc>
                                <w:tcPr>
                                  <w:tcW w:w="3722" w:type="dxa"/>
                                  <w:gridSpan w:val="6"/>
                                  <w:tcBorders>
                                    <w:top w:val="double" w:sz="6" w:space="0" w:color="auto"/>
                                    <w:left w:val="nil"/>
                                    <w:bottom w:val="nil"/>
                                    <w:right w:val="nil"/>
                                  </w:tcBorders>
                                  <w:shd w:val="clear" w:color="auto" w:fill="auto"/>
                                  <w:noWrap/>
                                  <w:vAlign w:val="bottom"/>
                                  <w:hideMark/>
                                </w:tcPr>
                                <w:p w14:paraId="1C29D8ED" w14:textId="77777777" w:rsidR="00C560C6" w:rsidRPr="00C560C6" w:rsidRDefault="00C560C6" w:rsidP="00C560C6">
                                  <w:pPr>
                                    <w:jc w:val="center"/>
                                    <w:rPr>
                                      <w:color w:val="000000"/>
                                      <w:sz w:val="16"/>
                                      <w:szCs w:val="16"/>
                                    </w:rPr>
                                  </w:pPr>
                                  <w:r w:rsidRPr="00C560C6">
                                    <w:rPr>
                                      <w:color w:val="000000"/>
                                      <w:sz w:val="16"/>
                                      <w:szCs w:val="16"/>
                                    </w:rPr>
                                    <w:t>Concentric source</w:t>
                                  </w:r>
                                </w:p>
                              </w:tc>
                            </w:tr>
                            <w:tr w:rsidR="00C560C6" w:rsidRPr="00C560C6" w14:paraId="6F323C2E"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4F5C9278" w14:textId="77777777" w:rsidR="00C560C6" w:rsidRPr="00C560C6" w:rsidRDefault="00C560C6" w:rsidP="00C560C6">
                                  <w:pPr>
                                    <w:rPr>
                                      <w:color w:val="000000"/>
                                      <w:sz w:val="16"/>
                                      <w:szCs w:val="16"/>
                                    </w:rPr>
                                  </w:pPr>
                                </w:p>
                              </w:tc>
                              <w:tc>
                                <w:tcPr>
                                  <w:tcW w:w="1891" w:type="dxa"/>
                                  <w:gridSpan w:val="3"/>
                                  <w:tcBorders>
                                    <w:top w:val="nil"/>
                                    <w:left w:val="nil"/>
                                    <w:bottom w:val="nil"/>
                                    <w:right w:val="nil"/>
                                  </w:tcBorders>
                                  <w:shd w:val="clear" w:color="auto" w:fill="auto"/>
                                  <w:noWrap/>
                                  <w:vAlign w:val="bottom"/>
                                  <w:hideMark/>
                                </w:tcPr>
                                <w:p w14:paraId="2D6BD4A5" w14:textId="77777777" w:rsidR="00C560C6" w:rsidRPr="00C560C6" w:rsidRDefault="00C560C6" w:rsidP="00C560C6">
                                  <w:pPr>
                                    <w:jc w:val="center"/>
                                    <w:rPr>
                                      <w:color w:val="000000"/>
                                      <w:sz w:val="16"/>
                                      <w:szCs w:val="16"/>
                                    </w:rPr>
                                  </w:pPr>
                                  <w:r w:rsidRPr="00C560C6">
                                    <w:rPr>
                                      <w:color w:val="000000"/>
                                      <w:sz w:val="16"/>
                                      <w:szCs w:val="16"/>
                                    </w:rPr>
                                    <w:t>XYZ (mm)</w:t>
                                  </w:r>
                                </w:p>
                              </w:tc>
                              <w:tc>
                                <w:tcPr>
                                  <w:tcW w:w="1830" w:type="dxa"/>
                                  <w:gridSpan w:val="3"/>
                                  <w:tcBorders>
                                    <w:top w:val="nil"/>
                                    <w:left w:val="nil"/>
                                    <w:bottom w:val="nil"/>
                                    <w:right w:val="single" w:sz="4" w:space="0" w:color="000000"/>
                                  </w:tcBorders>
                                  <w:shd w:val="clear" w:color="auto" w:fill="auto"/>
                                  <w:noWrap/>
                                  <w:vAlign w:val="bottom"/>
                                  <w:hideMark/>
                                </w:tcPr>
                                <w:p w14:paraId="1CC9899F" w14:textId="77777777" w:rsidR="00C560C6" w:rsidRPr="00C560C6" w:rsidRDefault="00C560C6" w:rsidP="00C560C6">
                                  <w:pPr>
                                    <w:jc w:val="center"/>
                                    <w:rPr>
                                      <w:color w:val="000000"/>
                                      <w:sz w:val="16"/>
                                      <w:szCs w:val="16"/>
                                    </w:rPr>
                                  </w:pPr>
                                  <w:r w:rsidRPr="00C560C6">
                                    <w:rPr>
                                      <w:color w:val="000000"/>
                                      <w:sz w:val="16"/>
                                      <w:szCs w:val="16"/>
                                    </w:rPr>
                                    <w:t>RxRyRz (degrees)</w:t>
                                  </w:r>
                                </w:p>
                              </w:tc>
                              <w:tc>
                                <w:tcPr>
                                  <w:tcW w:w="1861" w:type="dxa"/>
                                  <w:gridSpan w:val="3"/>
                                  <w:tcBorders>
                                    <w:top w:val="nil"/>
                                    <w:left w:val="nil"/>
                                    <w:bottom w:val="nil"/>
                                    <w:right w:val="nil"/>
                                  </w:tcBorders>
                                  <w:shd w:val="clear" w:color="auto" w:fill="auto"/>
                                  <w:noWrap/>
                                  <w:vAlign w:val="bottom"/>
                                  <w:hideMark/>
                                </w:tcPr>
                                <w:p w14:paraId="7AB15DC4" w14:textId="77777777" w:rsidR="00C560C6" w:rsidRPr="00C560C6" w:rsidRDefault="00C560C6" w:rsidP="00C560C6">
                                  <w:pPr>
                                    <w:jc w:val="center"/>
                                    <w:rPr>
                                      <w:color w:val="000000"/>
                                      <w:sz w:val="16"/>
                                      <w:szCs w:val="16"/>
                                    </w:rPr>
                                  </w:pPr>
                                  <w:r w:rsidRPr="00C560C6">
                                    <w:rPr>
                                      <w:color w:val="000000"/>
                                      <w:sz w:val="16"/>
                                      <w:szCs w:val="16"/>
                                    </w:rPr>
                                    <w:t>XYZ (mm)</w:t>
                                  </w:r>
                                </w:p>
                              </w:tc>
                              <w:tc>
                                <w:tcPr>
                                  <w:tcW w:w="1861" w:type="dxa"/>
                                  <w:gridSpan w:val="3"/>
                                  <w:tcBorders>
                                    <w:top w:val="nil"/>
                                    <w:left w:val="nil"/>
                                    <w:bottom w:val="nil"/>
                                    <w:right w:val="nil"/>
                                  </w:tcBorders>
                                  <w:shd w:val="clear" w:color="auto" w:fill="auto"/>
                                  <w:noWrap/>
                                  <w:vAlign w:val="bottom"/>
                                  <w:hideMark/>
                                </w:tcPr>
                                <w:p w14:paraId="01673393" w14:textId="77777777" w:rsidR="00C560C6" w:rsidRPr="00C560C6" w:rsidRDefault="00C560C6" w:rsidP="00C560C6">
                                  <w:pPr>
                                    <w:jc w:val="center"/>
                                    <w:rPr>
                                      <w:color w:val="000000"/>
                                      <w:sz w:val="16"/>
                                      <w:szCs w:val="16"/>
                                    </w:rPr>
                                  </w:pPr>
                                  <w:r w:rsidRPr="00C560C6">
                                    <w:rPr>
                                      <w:color w:val="000000"/>
                                      <w:sz w:val="16"/>
                                      <w:szCs w:val="16"/>
                                    </w:rPr>
                                    <w:t>RxRyRz (degrees)</w:t>
                                  </w:r>
                                </w:p>
                              </w:tc>
                            </w:tr>
                            <w:tr w:rsidR="00C560C6" w:rsidRPr="00C560C6" w14:paraId="7EFF254A"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753BB03D" w14:textId="77777777" w:rsidR="00C560C6" w:rsidRPr="00C560C6" w:rsidRDefault="00C560C6" w:rsidP="00C560C6">
                                  <w:pPr>
                                    <w:rPr>
                                      <w:color w:val="000000"/>
                                      <w:sz w:val="16"/>
                                      <w:szCs w:val="16"/>
                                    </w:rPr>
                                  </w:pPr>
                                </w:p>
                              </w:tc>
                              <w:tc>
                                <w:tcPr>
                                  <w:tcW w:w="590" w:type="dxa"/>
                                  <w:tcBorders>
                                    <w:top w:val="nil"/>
                                    <w:left w:val="nil"/>
                                    <w:bottom w:val="single" w:sz="4" w:space="0" w:color="auto"/>
                                    <w:right w:val="nil"/>
                                  </w:tcBorders>
                                  <w:shd w:val="clear" w:color="auto" w:fill="auto"/>
                                  <w:noWrap/>
                                  <w:vAlign w:val="bottom"/>
                                  <w:hideMark/>
                                </w:tcPr>
                                <w:p w14:paraId="0DE4FF63" w14:textId="77777777" w:rsidR="00C560C6" w:rsidRPr="00C560C6" w:rsidRDefault="00C560C6" w:rsidP="00C560C6">
                                  <w:pPr>
                                    <w:jc w:val="center"/>
                                    <w:rPr>
                                      <w:color w:val="000000"/>
                                      <w:sz w:val="16"/>
                                      <w:szCs w:val="16"/>
                                    </w:rPr>
                                  </w:pPr>
                                  <w:r w:rsidRPr="00C560C6">
                                    <w:rPr>
                                      <w:color w:val="000000"/>
                                      <w:sz w:val="16"/>
                                      <w:szCs w:val="16"/>
                                    </w:rPr>
                                    <w:t>RMS</w:t>
                                  </w:r>
                                </w:p>
                              </w:tc>
                              <w:tc>
                                <w:tcPr>
                                  <w:tcW w:w="711" w:type="dxa"/>
                                  <w:tcBorders>
                                    <w:top w:val="nil"/>
                                    <w:left w:val="nil"/>
                                    <w:bottom w:val="single" w:sz="4" w:space="0" w:color="auto"/>
                                    <w:right w:val="nil"/>
                                  </w:tcBorders>
                                  <w:shd w:val="clear" w:color="auto" w:fill="auto"/>
                                  <w:noWrap/>
                                  <w:vAlign w:val="bottom"/>
                                  <w:hideMark/>
                                </w:tcPr>
                                <w:p w14:paraId="252629BF" w14:textId="77777777" w:rsidR="00C560C6" w:rsidRPr="00C560C6" w:rsidRDefault="00C560C6" w:rsidP="00C560C6">
                                  <w:pPr>
                                    <w:jc w:val="center"/>
                                    <w:rPr>
                                      <w:color w:val="000000"/>
                                      <w:sz w:val="16"/>
                                      <w:szCs w:val="16"/>
                                    </w:rPr>
                                  </w:pPr>
                                  <w:r w:rsidRPr="00C560C6">
                                    <w:rPr>
                                      <w:color w:val="000000"/>
                                      <w:sz w:val="16"/>
                                      <w:szCs w:val="16"/>
                                    </w:rPr>
                                    <w:t>uncert</w:t>
                                  </w:r>
                                </w:p>
                              </w:tc>
                              <w:tc>
                                <w:tcPr>
                                  <w:tcW w:w="590" w:type="dxa"/>
                                  <w:tcBorders>
                                    <w:top w:val="nil"/>
                                    <w:left w:val="nil"/>
                                    <w:bottom w:val="single" w:sz="4" w:space="0" w:color="auto"/>
                                    <w:right w:val="nil"/>
                                  </w:tcBorders>
                                  <w:shd w:val="clear" w:color="auto" w:fill="auto"/>
                                  <w:noWrap/>
                                  <w:vAlign w:val="bottom"/>
                                  <w:hideMark/>
                                </w:tcPr>
                                <w:p w14:paraId="441C4161" w14:textId="77777777" w:rsidR="00C560C6" w:rsidRPr="00C560C6" w:rsidRDefault="00C560C6" w:rsidP="00C560C6">
                                  <w:pPr>
                                    <w:jc w:val="center"/>
                                    <w:rPr>
                                      <w:color w:val="000000"/>
                                      <w:sz w:val="16"/>
                                      <w:szCs w:val="16"/>
                                    </w:rPr>
                                  </w:pPr>
                                  <w:r w:rsidRPr="00C560C6">
                                    <w:rPr>
                                      <w:color w:val="000000"/>
                                      <w:sz w:val="16"/>
                                      <w:szCs w:val="16"/>
                                    </w:rPr>
                                    <w:t>Max</w:t>
                                  </w:r>
                                </w:p>
                              </w:tc>
                              <w:tc>
                                <w:tcPr>
                                  <w:tcW w:w="590" w:type="dxa"/>
                                  <w:tcBorders>
                                    <w:top w:val="nil"/>
                                    <w:left w:val="nil"/>
                                    <w:bottom w:val="single" w:sz="4" w:space="0" w:color="auto"/>
                                    <w:right w:val="nil"/>
                                  </w:tcBorders>
                                  <w:shd w:val="clear" w:color="auto" w:fill="auto"/>
                                  <w:noWrap/>
                                  <w:vAlign w:val="bottom"/>
                                  <w:hideMark/>
                                </w:tcPr>
                                <w:p w14:paraId="0B04FA89" w14:textId="77777777" w:rsidR="00C560C6" w:rsidRPr="00C560C6" w:rsidRDefault="00C560C6" w:rsidP="00C560C6">
                                  <w:pPr>
                                    <w:jc w:val="center"/>
                                    <w:rPr>
                                      <w:color w:val="000000"/>
                                      <w:sz w:val="16"/>
                                      <w:szCs w:val="16"/>
                                    </w:rPr>
                                  </w:pPr>
                                  <w:r w:rsidRPr="00C560C6">
                                    <w:rPr>
                                      <w:color w:val="000000"/>
                                      <w:sz w:val="16"/>
                                      <w:szCs w:val="16"/>
                                    </w:rPr>
                                    <w:t>RMS</w:t>
                                  </w:r>
                                </w:p>
                              </w:tc>
                              <w:tc>
                                <w:tcPr>
                                  <w:tcW w:w="650" w:type="dxa"/>
                                  <w:tcBorders>
                                    <w:top w:val="nil"/>
                                    <w:left w:val="nil"/>
                                    <w:bottom w:val="single" w:sz="4" w:space="0" w:color="auto"/>
                                    <w:right w:val="nil"/>
                                  </w:tcBorders>
                                  <w:shd w:val="clear" w:color="auto" w:fill="auto"/>
                                  <w:noWrap/>
                                  <w:vAlign w:val="bottom"/>
                                  <w:hideMark/>
                                </w:tcPr>
                                <w:p w14:paraId="590C1A82" w14:textId="77777777" w:rsidR="00C560C6" w:rsidRPr="00C560C6" w:rsidRDefault="00C560C6" w:rsidP="00C560C6">
                                  <w:pPr>
                                    <w:jc w:val="center"/>
                                    <w:rPr>
                                      <w:color w:val="000000"/>
                                      <w:sz w:val="16"/>
                                      <w:szCs w:val="16"/>
                                    </w:rPr>
                                  </w:pPr>
                                  <w:r w:rsidRPr="00C560C6">
                                    <w:rPr>
                                      <w:color w:val="000000"/>
                                      <w:sz w:val="16"/>
                                      <w:szCs w:val="16"/>
                                    </w:rPr>
                                    <w:t>uncert</w:t>
                                  </w:r>
                                </w:p>
                              </w:tc>
                              <w:tc>
                                <w:tcPr>
                                  <w:tcW w:w="590" w:type="dxa"/>
                                  <w:tcBorders>
                                    <w:top w:val="nil"/>
                                    <w:left w:val="nil"/>
                                    <w:bottom w:val="single" w:sz="4" w:space="0" w:color="auto"/>
                                    <w:right w:val="single" w:sz="4" w:space="0" w:color="auto"/>
                                  </w:tcBorders>
                                  <w:shd w:val="clear" w:color="auto" w:fill="auto"/>
                                  <w:noWrap/>
                                  <w:vAlign w:val="bottom"/>
                                  <w:hideMark/>
                                </w:tcPr>
                                <w:p w14:paraId="4061C4AB"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01C2ACFD"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247329B9" w14:textId="77777777" w:rsidR="00C560C6" w:rsidRPr="00C560C6" w:rsidRDefault="00C560C6" w:rsidP="00C560C6">
                                  <w:pPr>
                                    <w:jc w:val="center"/>
                                    <w:rPr>
                                      <w:color w:val="000000"/>
                                      <w:sz w:val="16"/>
                                      <w:szCs w:val="16"/>
                                    </w:rPr>
                                  </w:pPr>
                                  <w:r w:rsidRPr="00C560C6">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71146071"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35C4D5C6"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5B49D72F" w14:textId="77777777" w:rsidR="00C560C6" w:rsidRPr="00C560C6" w:rsidRDefault="00C560C6" w:rsidP="00C560C6">
                                  <w:pPr>
                                    <w:jc w:val="center"/>
                                    <w:rPr>
                                      <w:color w:val="000000"/>
                                      <w:sz w:val="16"/>
                                      <w:szCs w:val="16"/>
                                    </w:rPr>
                                  </w:pPr>
                                  <w:r w:rsidRPr="00C560C6">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3AD10023"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33A95619"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1D467B46" w14:textId="77777777" w:rsidR="00C560C6" w:rsidRPr="00C560C6" w:rsidRDefault="00C560C6" w:rsidP="00C560C6">
                                  <w:pPr>
                                    <w:jc w:val="center"/>
                                    <w:rPr>
                                      <w:color w:val="000000"/>
                                      <w:sz w:val="16"/>
                                      <w:szCs w:val="16"/>
                                    </w:rPr>
                                  </w:pPr>
                                  <w:r w:rsidRPr="00C560C6">
                                    <w:rPr>
                                      <w:color w:val="000000"/>
                                      <w:sz w:val="16"/>
                                      <w:szCs w:val="16"/>
                                    </w:rPr>
                                    <w:t>(default)</w:t>
                                  </w:r>
                                </w:p>
                              </w:tc>
                              <w:tc>
                                <w:tcPr>
                                  <w:tcW w:w="590" w:type="dxa"/>
                                  <w:tcBorders>
                                    <w:top w:val="nil"/>
                                    <w:left w:val="nil"/>
                                    <w:bottom w:val="nil"/>
                                    <w:right w:val="nil"/>
                                  </w:tcBorders>
                                  <w:shd w:val="clear" w:color="auto" w:fill="auto"/>
                                  <w:noWrap/>
                                  <w:vAlign w:val="bottom"/>
                                  <w:hideMark/>
                                </w:tcPr>
                                <w:p w14:paraId="33F3FBC8" w14:textId="77777777" w:rsidR="00C560C6" w:rsidRPr="00C560C6" w:rsidRDefault="00C560C6" w:rsidP="00C560C6">
                                  <w:pPr>
                                    <w:jc w:val="center"/>
                                    <w:rPr>
                                      <w:color w:val="000000"/>
                                      <w:sz w:val="16"/>
                                      <w:szCs w:val="16"/>
                                    </w:rPr>
                                  </w:pPr>
                                  <w:r w:rsidRPr="00C560C6">
                                    <w:rPr>
                                      <w:color w:val="000000"/>
                                      <w:sz w:val="16"/>
                                      <w:szCs w:val="16"/>
                                    </w:rPr>
                                    <w:t>0.271</w:t>
                                  </w:r>
                                </w:p>
                              </w:tc>
                              <w:tc>
                                <w:tcPr>
                                  <w:tcW w:w="711" w:type="dxa"/>
                                  <w:tcBorders>
                                    <w:top w:val="nil"/>
                                    <w:left w:val="nil"/>
                                    <w:bottom w:val="nil"/>
                                    <w:right w:val="nil"/>
                                  </w:tcBorders>
                                  <w:shd w:val="clear" w:color="auto" w:fill="auto"/>
                                  <w:noWrap/>
                                  <w:vAlign w:val="bottom"/>
                                  <w:hideMark/>
                                </w:tcPr>
                                <w:p w14:paraId="320EE8D8" w14:textId="77777777" w:rsidR="00C560C6" w:rsidRPr="00C560C6" w:rsidRDefault="00C560C6" w:rsidP="00C560C6">
                                  <w:pPr>
                                    <w:jc w:val="center"/>
                                    <w:rPr>
                                      <w:color w:val="000000"/>
                                      <w:sz w:val="16"/>
                                      <w:szCs w:val="16"/>
                                    </w:rPr>
                                  </w:pPr>
                                  <w:r w:rsidRPr="00C560C6">
                                    <w:rPr>
                                      <w:color w:val="000000"/>
                                      <w:sz w:val="16"/>
                                      <w:szCs w:val="16"/>
                                    </w:rPr>
                                    <w:t>0.292</w:t>
                                  </w:r>
                                </w:p>
                              </w:tc>
                              <w:tc>
                                <w:tcPr>
                                  <w:tcW w:w="590" w:type="dxa"/>
                                  <w:tcBorders>
                                    <w:top w:val="nil"/>
                                    <w:left w:val="nil"/>
                                    <w:bottom w:val="nil"/>
                                    <w:right w:val="nil"/>
                                  </w:tcBorders>
                                  <w:shd w:val="clear" w:color="auto" w:fill="auto"/>
                                  <w:noWrap/>
                                  <w:vAlign w:val="bottom"/>
                                  <w:hideMark/>
                                </w:tcPr>
                                <w:p w14:paraId="0107815C" w14:textId="77777777" w:rsidR="00C560C6" w:rsidRPr="00C560C6" w:rsidRDefault="00C560C6" w:rsidP="00C560C6">
                                  <w:pPr>
                                    <w:jc w:val="center"/>
                                    <w:rPr>
                                      <w:color w:val="000000"/>
                                      <w:sz w:val="16"/>
                                      <w:szCs w:val="16"/>
                                    </w:rPr>
                                  </w:pPr>
                                  <w:r w:rsidRPr="00C560C6">
                                    <w:rPr>
                                      <w:color w:val="000000"/>
                                      <w:sz w:val="16"/>
                                      <w:szCs w:val="16"/>
                                    </w:rPr>
                                    <w:t>0.747</w:t>
                                  </w:r>
                                </w:p>
                              </w:tc>
                              <w:tc>
                                <w:tcPr>
                                  <w:tcW w:w="590" w:type="dxa"/>
                                  <w:tcBorders>
                                    <w:top w:val="nil"/>
                                    <w:left w:val="nil"/>
                                    <w:bottom w:val="nil"/>
                                    <w:right w:val="nil"/>
                                  </w:tcBorders>
                                  <w:shd w:val="clear" w:color="auto" w:fill="auto"/>
                                  <w:noWrap/>
                                  <w:vAlign w:val="bottom"/>
                                  <w:hideMark/>
                                </w:tcPr>
                                <w:p w14:paraId="17FA6690"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7C3D685E"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5AD9E37B"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73F8DB8B" w14:textId="77777777" w:rsidR="00C560C6" w:rsidRPr="00C560C6" w:rsidRDefault="00C560C6" w:rsidP="00C560C6">
                                  <w:pPr>
                                    <w:jc w:val="center"/>
                                    <w:rPr>
                                      <w:color w:val="000000"/>
                                      <w:sz w:val="16"/>
                                      <w:szCs w:val="16"/>
                                    </w:rPr>
                                  </w:pPr>
                                  <w:r w:rsidRPr="00C560C6">
                                    <w:rPr>
                                      <w:color w:val="000000"/>
                                      <w:sz w:val="16"/>
                                      <w:szCs w:val="16"/>
                                    </w:rPr>
                                    <w:t>0.416</w:t>
                                  </w:r>
                                </w:p>
                              </w:tc>
                              <w:tc>
                                <w:tcPr>
                                  <w:tcW w:w="661" w:type="dxa"/>
                                  <w:tcBorders>
                                    <w:top w:val="nil"/>
                                    <w:left w:val="nil"/>
                                    <w:bottom w:val="nil"/>
                                    <w:right w:val="nil"/>
                                  </w:tcBorders>
                                  <w:shd w:val="clear" w:color="auto" w:fill="auto"/>
                                  <w:noWrap/>
                                  <w:vAlign w:val="bottom"/>
                                  <w:hideMark/>
                                </w:tcPr>
                                <w:p w14:paraId="2D0B58FC" w14:textId="77777777" w:rsidR="00C560C6" w:rsidRPr="00C560C6" w:rsidRDefault="00C560C6" w:rsidP="00C560C6">
                                  <w:pPr>
                                    <w:jc w:val="center"/>
                                    <w:rPr>
                                      <w:color w:val="000000"/>
                                      <w:sz w:val="16"/>
                                      <w:szCs w:val="16"/>
                                    </w:rPr>
                                  </w:pPr>
                                  <w:r w:rsidRPr="00C560C6">
                                    <w:rPr>
                                      <w:color w:val="000000"/>
                                      <w:sz w:val="16"/>
                                      <w:szCs w:val="16"/>
                                    </w:rPr>
                                    <w:t>0.429</w:t>
                                  </w:r>
                                </w:p>
                              </w:tc>
                              <w:tc>
                                <w:tcPr>
                                  <w:tcW w:w="600" w:type="dxa"/>
                                  <w:tcBorders>
                                    <w:top w:val="nil"/>
                                    <w:left w:val="nil"/>
                                    <w:bottom w:val="nil"/>
                                    <w:right w:val="nil"/>
                                  </w:tcBorders>
                                  <w:shd w:val="clear" w:color="auto" w:fill="auto"/>
                                  <w:noWrap/>
                                  <w:vAlign w:val="bottom"/>
                                  <w:hideMark/>
                                </w:tcPr>
                                <w:p w14:paraId="27618E32" w14:textId="77777777" w:rsidR="00C560C6" w:rsidRPr="00C560C6" w:rsidRDefault="00C560C6" w:rsidP="00C560C6">
                                  <w:pPr>
                                    <w:jc w:val="center"/>
                                    <w:rPr>
                                      <w:color w:val="000000"/>
                                      <w:sz w:val="16"/>
                                      <w:szCs w:val="16"/>
                                    </w:rPr>
                                  </w:pPr>
                                  <w:r w:rsidRPr="00C560C6">
                                    <w:rPr>
                                      <w:color w:val="000000"/>
                                      <w:sz w:val="16"/>
                                      <w:szCs w:val="16"/>
                                    </w:rPr>
                                    <w:t>1.022</w:t>
                                  </w:r>
                                </w:p>
                              </w:tc>
                              <w:tc>
                                <w:tcPr>
                                  <w:tcW w:w="600" w:type="dxa"/>
                                  <w:tcBorders>
                                    <w:top w:val="nil"/>
                                    <w:left w:val="nil"/>
                                    <w:bottom w:val="nil"/>
                                    <w:right w:val="nil"/>
                                  </w:tcBorders>
                                  <w:shd w:val="clear" w:color="auto" w:fill="auto"/>
                                  <w:noWrap/>
                                  <w:vAlign w:val="bottom"/>
                                  <w:hideMark/>
                                </w:tcPr>
                                <w:p w14:paraId="6498D50D"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56323919"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5FC56B11"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177063BA"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0258DEA5" w14:textId="77777777" w:rsidR="00C560C6" w:rsidRPr="00C560C6" w:rsidRDefault="00C560C6" w:rsidP="00C560C6">
                                  <w:pPr>
                                    <w:jc w:val="center"/>
                                    <w:rPr>
                                      <w:color w:val="000000"/>
                                      <w:sz w:val="16"/>
                                      <w:szCs w:val="16"/>
                                    </w:rPr>
                                  </w:pPr>
                                  <w:r w:rsidRPr="00C560C6">
                                    <w:rPr>
                                      <w:color w:val="000000"/>
                                      <w:sz w:val="16"/>
                                      <w:szCs w:val="16"/>
                                    </w:rPr>
                                    <w:t>Corrected</w:t>
                                  </w:r>
                                </w:p>
                              </w:tc>
                              <w:tc>
                                <w:tcPr>
                                  <w:tcW w:w="590" w:type="dxa"/>
                                  <w:tcBorders>
                                    <w:top w:val="nil"/>
                                    <w:left w:val="nil"/>
                                    <w:bottom w:val="nil"/>
                                    <w:right w:val="nil"/>
                                  </w:tcBorders>
                                  <w:shd w:val="clear" w:color="auto" w:fill="auto"/>
                                  <w:noWrap/>
                                  <w:vAlign w:val="bottom"/>
                                  <w:hideMark/>
                                </w:tcPr>
                                <w:p w14:paraId="26620016" w14:textId="77777777" w:rsidR="00C560C6" w:rsidRPr="00C560C6" w:rsidRDefault="00C560C6" w:rsidP="00C560C6">
                                  <w:pPr>
                                    <w:jc w:val="center"/>
                                    <w:rPr>
                                      <w:color w:val="000000"/>
                                      <w:sz w:val="16"/>
                                      <w:szCs w:val="16"/>
                                    </w:rPr>
                                  </w:pPr>
                                  <w:r w:rsidRPr="00C560C6">
                                    <w:rPr>
                                      <w:color w:val="000000"/>
                                      <w:sz w:val="16"/>
                                      <w:szCs w:val="16"/>
                                    </w:rPr>
                                    <w:t>0.178</w:t>
                                  </w:r>
                                </w:p>
                              </w:tc>
                              <w:tc>
                                <w:tcPr>
                                  <w:tcW w:w="711" w:type="dxa"/>
                                  <w:tcBorders>
                                    <w:top w:val="nil"/>
                                    <w:left w:val="nil"/>
                                    <w:bottom w:val="nil"/>
                                    <w:right w:val="nil"/>
                                  </w:tcBorders>
                                  <w:shd w:val="clear" w:color="auto" w:fill="auto"/>
                                  <w:noWrap/>
                                  <w:vAlign w:val="bottom"/>
                                  <w:hideMark/>
                                </w:tcPr>
                                <w:p w14:paraId="18AA22EA" w14:textId="77777777" w:rsidR="00C560C6" w:rsidRPr="00C560C6" w:rsidRDefault="00C560C6" w:rsidP="00C560C6">
                                  <w:pPr>
                                    <w:jc w:val="center"/>
                                    <w:rPr>
                                      <w:color w:val="000000"/>
                                      <w:sz w:val="16"/>
                                      <w:szCs w:val="16"/>
                                    </w:rPr>
                                  </w:pPr>
                                  <w:r w:rsidRPr="00C560C6">
                                    <w:rPr>
                                      <w:color w:val="000000"/>
                                      <w:sz w:val="16"/>
                                      <w:szCs w:val="16"/>
                                    </w:rPr>
                                    <w:t>0.208</w:t>
                                  </w:r>
                                </w:p>
                              </w:tc>
                              <w:tc>
                                <w:tcPr>
                                  <w:tcW w:w="590" w:type="dxa"/>
                                  <w:tcBorders>
                                    <w:top w:val="nil"/>
                                    <w:left w:val="nil"/>
                                    <w:bottom w:val="nil"/>
                                    <w:right w:val="nil"/>
                                  </w:tcBorders>
                                  <w:shd w:val="clear" w:color="auto" w:fill="auto"/>
                                  <w:noWrap/>
                                  <w:vAlign w:val="bottom"/>
                                  <w:hideMark/>
                                </w:tcPr>
                                <w:p w14:paraId="520A2A19" w14:textId="77777777" w:rsidR="00C560C6" w:rsidRPr="00C560C6" w:rsidRDefault="00C560C6" w:rsidP="00C560C6">
                                  <w:pPr>
                                    <w:jc w:val="center"/>
                                    <w:rPr>
                                      <w:color w:val="000000"/>
                                      <w:sz w:val="16"/>
                                      <w:szCs w:val="16"/>
                                    </w:rPr>
                                  </w:pPr>
                                  <w:r w:rsidRPr="00C560C6">
                                    <w:rPr>
                                      <w:color w:val="000000"/>
                                      <w:sz w:val="16"/>
                                      <w:szCs w:val="16"/>
                                    </w:rPr>
                                    <w:t>0.615</w:t>
                                  </w:r>
                                </w:p>
                              </w:tc>
                              <w:tc>
                                <w:tcPr>
                                  <w:tcW w:w="590" w:type="dxa"/>
                                  <w:tcBorders>
                                    <w:top w:val="nil"/>
                                    <w:left w:val="nil"/>
                                    <w:bottom w:val="nil"/>
                                    <w:right w:val="nil"/>
                                  </w:tcBorders>
                                  <w:shd w:val="clear" w:color="auto" w:fill="auto"/>
                                  <w:noWrap/>
                                  <w:vAlign w:val="bottom"/>
                                  <w:hideMark/>
                                </w:tcPr>
                                <w:p w14:paraId="6AFDD8AC"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276E254A"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47994373"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5DBD7C20" w14:textId="77777777" w:rsidR="00C560C6" w:rsidRPr="00C560C6" w:rsidRDefault="00C560C6" w:rsidP="00C560C6">
                                  <w:pPr>
                                    <w:jc w:val="center"/>
                                    <w:rPr>
                                      <w:color w:val="000000"/>
                                      <w:sz w:val="16"/>
                                      <w:szCs w:val="16"/>
                                    </w:rPr>
                                  </w:pPr>
                                  <w:r w:rsidRPr="00C560C6">
                                    <w:rPr>
                                      <w:color w:val="000000"/>
                                      <w:sz w:val="16"/>
                                      <w:szCs w:val="16"/>
                                    </w:rPr>
                                    <w:t>0.263</w:t>
                                  </w:r>
                                </w:p>
                              </w:tc>
                              <w:tc>
                                <w:tcPr>
                                  <w:tcW w:w="661" w:type="dxa"/>
                                  <w:tcBorders>
                                    <w:top w:val="nil"/>
                                    <w:left w:val="nil"/>
                                    <w:bottom w:val="nil"/>
                                    <w:right w:val="nil"/>
                                  </w:tcBorders>
                                  <w:shd w:val="clear" w:color="auto" w:fill="auto"/>
                                  <w:noWrap/>
                                  <w:vAlign w:val="bottom"/>
                                  <w:hideMark/>
                                </w:tcPr>
                                <w:p w14:paraId="494FC04D" w14:textId="77777777" w:rsidR="00C560C6" w:rsidRPr="00C560C6" w:rsidRDefault="00C560C6" w:rsidP="00C560C6">
                                  <w:pPr>
                                    <w:jc w:val="center"/>
                                    <w:rPr>
                                      <w:color w:val="000000"/>
                                      <w:sz w:val="16"/>
                                      <w:szCs w:val="16"/>
                                    </w:rPr>
                                  </w:pPr>
                                  <w:r w:rsidRPr="00C560C6">
                                    <w:rPr>
                                      <w:color w:val="000000"/>
                                      <w:sz w:val="16"/>
                                      <w:szCs w:val="16"/>
                                    </w:rPr>
                                    <w:t>0.284</w:t>
                                  </w:r>
                                </w:p>
                              </w:tc>
                              <w:tc>
                                <w:tcPr>
                                  <w:tcW w:w="600" w:type="dxa"/>
                                  <w:tcBorders>
                                    <w:top w:val="nil"/>
                                    <w:left w:val="nil"/>
                                    <w:bottom w:val="nil"/>
                                    <w:right w:val="nil"/>
                                  </w:tcBorders>
                                  <w:shd w:val="clear" w:color="auto" w:fill="auto"/>
                                  <w:noWrap/>
                                  <w:vAlign w:val="bottom"/>
                                  <w:hideMark/>
                                </w:tcPr>
                                <w:p w14:paraId="13911A4C" w14:textId="77777777" w:rsidR="00C560C6" w:rsidRPr="00C560C6" w:rsidRDefault="00C560C6" w:rsidP="00C560C6">
                                  <w:pPr>
                                    <w:jc w:val="center"/>
                                    <w:rPr>
                                      <w:color w:val="000000"/>
                                      <w:sz w:val="16"/>
                                      <w:szCs w:val="16"/>
                                    </w:rPr>
                                  </w:pPr>
                                  <w:r w:rsidRPr="00C560C6">
                                    <w:rPr>
                                      <w:color w:val="000000"/>
                                      <w:sz w:val="16"/>
                                      <w:szCs w:val="16"/>
                                    </w:rPr>
                                    <w:t>0.720</w:t>
                                  </w:r>
                                </w:p>
                              </w:tc>
                              <w:tc>
                                <w:tcPr>
                                  <w:tcW w:w="600" w:type="dxa"/>
                                  <w:tcBorders>
                                    <w:top w:val="nil"/>
                                    <w:left w:val="nil"/>
                                    <w:bottom w:val="nil"/>
                                    <w:right w:val="nil"/>
                                  </w:tcBorders>
                                  <w:shd w:val="clear" w:color="auto" w:fill="auto"/>
                                  <w:noWrap/>
                                  <w:vAlign w:val="bottom"/>
                                  <w:hideMark/>
                                </w:tcPr>
                                <w:p w14:paraId="40AAA4A9"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6D7BB312"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3D91A4E9"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6F1B66C6" w14:textId="77777777" w:rsidTr="00C560C6">
                              <w:trPr>
                                <w:divId w:val="1069578312"/>
                                <w:trHeight w:val="210"/>
                              </w:trPr>
                              <w:tc>
                                <w:tcPr>
                                  <w:tcW w:w="1273" w:type="dxa"/>
                                  <w:tcBorders>
                                    <w:top w:val="nil"/>
                                    <w:left w:val="nil"/>
                                    <w:bottom w:val="double" w:sz="6" w:space="0" w:color="auto"/>
                                    <w:right w:val="single" w:sz="4" w:space="0" w:color="auto"/>
                                  </w:tcBorders>
                                  <w:shd w:val="clear" w:color="000000" w:fill="D9E1F2"/>
                                  <w:noWrap/>
                                  <w:vAlign w:val="bottom"/>
                                  <w:hideMark/>
                                </w:tcPr>
                                <w:p w14:paraId="4DAE8B52" w14:textId="77777777" w:rsidR="00C560C6" w:rsidRPr="00C560C6" w:rsidRDefault="00C560C6" w:rsidP="00C560C6">
                                  <w:pPr>
                                    <w:jc w:val="center"/>
                                    <w:rPr>
                                      <w:color w:val="000000"/>
                                      <w:sz w:val="16"/>
                                      <w:szCs w:val="16"/>
                                    </w:rPr>
                                  </w:pPr>
                                  <w:r w:rsidRPr="00C560C6">
                                    <w:rPr>
                                      <w:color w:val="000000"/>
                                      <w:sz w:val="16"/>
                                      <w:szCs w:val="16"/>
                                    </w:rPr>
                                    <w:t>Concentric</w:t>
                                  </w:r>
                                </w:p>
                              </w:tc>
                              <w:tc>
                                <w:tcPr>
                                  <w:tcW w:w="590" w:type="dxa"/>
                                  <w:tcBorders>
                                    <w:top w:val="nil"/>
                                    <w:left w:val="single" w:sz="4" w:space="0" w:color="auto"/>
                                    <w:bottom w:val="double" w:sz="6" w:space="0" w:color="auto"/>
                                    <w:right w:val="nil"/>
                                  </w:tcBorders>
                                  <w:shd w:val="clear" w:color="auto" w:fill="auto"/>
                                  <w:noWrap/>
                                  <w:vAlign w:val="bottom"/>
                                  <w:hideMark/>
                                </w:tcPr>
                                <w:p w14:paraId="3C239DD5" w14:textId="77777777" w:rsidR="00C560C6" w:rsidRPr="00C560C6" w:rsidRDefault="00C560C6" w:rsidP="00C560C6">
                                  <w:pPr>
                                    <w:jc w:val="center"/>
                                    <w:rPr>
                                      <w:color w:val="000000"/>
                                      <w:sz w:val="16"/>
                                      <w:szCs w:val="16"/>
                                    </w:rPr>
                                  </w:pPr>
                                  <w:r w:rsidRPr="00C560C6">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
                                <w:p w14:paraId="3D6AD470" w14:textId="77777777" w:rsidR="00C560C6" w:rsidRPr="00C560C6" w:rsidRDefault="00C560C6" w:rsidP="00C560C6">
                                  <w:pPr>
                                    <w:jc w:val="center"/>
                                    <w:rPr>
                                      <w:color w:val="000000"/>
                                      <w:sz w:val="16"/>
                                      <w:szCs w:val="16"/>
                                    </w:rPr>
                                  </w:pPr>
                                  <w:r w:rsidRPr="00C560C6">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
                                <w:p w14:paraId="4664A148" w14:textId="77777777" w:rsidR="00C560C6" w:rsidRPr="00C560C6" w:rsidRDefault="00C560C6" w:rsidP="00C560C6">
                                  <w:pPr>
                                    <w:jc w:val="center"/>
                                    <w:rPr>
                                      <w:color w:val="000000"/>
                                      <w:sz w:val="16"/>
                                      <w:szCs w:val="16"/>
                                    </w:rPr>
                                  </w:pPr>
                                  <w:r w:rsidRPr="00C560C6">
                                    <w:rPr>
                                      <w:color w:val="000000"/>
                                      <w:sz w:val="16"/>
                                      <w:szCs w:val="16"/>
                                    </w:rPr>
                                    <w:t>73.45</w:t>
                                  </w:r>
                                </w:p>
                              </w:tc>
                              <w:tc>
                                <w:tcPr>
                                  <w:tcW w:w="590" w:type="dxa"/>
                                  <w:tcBorders>
                                    <w:top w:val="nil"/>
                                    <w:left w:val="nil"/>
                                    <w:bottom w:val="double" w:sz="6" w:space="0" w:color="auto"/>
                                    <w:right w:val="nil"/>
                                  </w:tcBorders>
                                  <w:shd w:val="clear" w:color="auto" w:fill="auto"/>
                                  <w:noWrap/>
                                  <w:vAlign w:val="bottom"/>
                                  <w:hideMark/>
                                </w:tcPr>
                                <w:p w14:paraId="1D8C23C5" w14:textId="77777777" w:rsidR="00C560C6" w:rsidRPr="00C560C6" w:rsidRDefault="00C560C6" w:rsidP="00C560C6">
                                  <w:pPr>
                                    <w:jc w:val="center"/>
                                    <w:rPr>
                                      <w:color w:val="000000"/>
                                      <w:sz w:val="16"/>
                                      <w:szCs w:val="16"/>
                                    </w:rPr>
                                  </w:pPr>
                                  <w:r w:rsidRPr="00C560C6">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
                                <w:p w14:paraId="24450387" w14:textId="77777777" w:rsidR="00C560C6" w:rsidRPr="00C560C6" w:rsidRDefault="00C560C6" w:rsidP="00C560C6">
                                  <w:pPr>
                                    <w:jc w:val="center"/>
                                    <w:rPr>
                                      <w:color w:val="000000"/>
                                      <w:sz w:val="16"/>
                                      <w:szCs w:val="16"/>
                                    </w:rPr>
                                  </w:pPr>
                                  <w:r w:rsidRPr="00C560C6">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
                                <w:p w14:paraId="06A5060C" w14:textId="77777777" w:rsidR="00C560C6" w:rsidRPr="00C560C6" w:rsidRDefault="00C560C6" w:rsidP="00C560C6">
                                  <w:pPr>
                                    <w:jc w:val="center"/>
                                    <w:rPr>
                                      <w:color w:val="000000"/>
                                      <w:sz w:val="16"/>
                                      <w:szCs w:val="16"/>
                                    </w:rPr>
                                  </w:pPr>
                                  <w:r w:rsidRPr="00C560C6">
                                    <w:rPr>
                                      <w:color w:val="000000"/>
                                      <w:sz w:val="16"/>
                                      <w:szCs w:val="16"/>
                                    </w:rPr>
                                    <w:t>56.84</w:t>
                                  </w:r>
                                </w:p>
                              </w:tc>
                              <w:tc>
                                <w:tcPr>
                                  <w:tcW w:w="600" w:type="dxa"/>
                                  <w:tcBorders>
                                    <w:top w:val="nil"/>
                                    <w:left w:val="nil"/>
                                    <w:bottom w:val="double" w:sz="6" w:space="0" w:color="auto"/>
                                    <w:right w:val="nil"/>
                                  </w:tcBorders>
                                  <w:shd w:val="clear" w:color="auto" w:fill="auto"/>
                                  <w:noWrap/>
                                  <w:vAlign w:val="bottom"/>
                                  <w:hideMark/>
                                </w:tcPr>
                                <w:p w14:paraId="03E5B016" w14:textId="77777777" w:rsidR="00C560C6" w:rsidRPr="00C560C6" w:rsidRDefault="00C560C6" w:rsidP="00C560C6">
                                  <w:pPr>
                                    <w:jc w:val="center"/>
                                    <w:rPr>
                                      <w:color w:val="000000"/>
                                      <w:sz w:val="16"/>
                                      <w:szCs w:val="16"/>
                                    </w:rPr>
                                  </w:pPr>
                                  <w:r w:rsidRPr="00C560C6">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
                                <w:p w14:paraId="1DA0F889" w14:textId="77777777" w:rsidR="00C560C6" w:rsidRPr="00C560C6" w:rsidRDefault="00C560C6" w:rsidP="00C560C6">
                                  <w:pPr>
                                    <w:jc w:val="center"/>
                                    <w:rPr>
                                      <w:color w:val="000000"/>
                                      <w:sz w:val="16"/>
                                      <w:szCs w:val="16"/>
                                    </w:rPr>
                                  </w:pPr>
                                  <w:r w:rsidRPr="00C560C6">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
                                <w:p w14:paraId="436B709E" w14:textId="77777777" w:rsidR="00C560C6" w:rsidRPr="00C560C6" w:rsidRDefault="00C560C6" w:rsidP="00C560C6">
                                  <w:pPr>
                                    <w:jc w:val="center"/>
                                    <w:rPr>
                                      <w:color w:val="000000"/>
                                      <w:sz w:val="16"/>
                                      <w:szCs w:val="16"/>
                                    </w:rPr>
                                  </w:pPr>
                                  <w:r w:rsidRPr="00C560C6">
                                    <w:rPr>
                                      <w:color w:val="000000"/>
                                      <w:sz w:val="16"/>
                                      <w:szCs w:val="16"/>
                                    </w:rPr>
                                    <w:t>2.492</w:t>
                                  </w:r>
                                </w:p>
                              </w:tc>
                              <w:tc>
                                <w:tcPr>
                                  <w:tcW w:w="600" w:type="dxa"/>
                                  <w:tcBorders>
                                    <w:top w:val="nil"/>
                                    <w:left w:val="nil"/>
                                    <w:bottom w:val="double" w:sz="6" w:space="0" w:color="auto"/>
                                    <w:right w:val="nil"/>
                                  </w:tcBorders>
                                  <w:shd w:val="clear" w:color="auto" w:fill="auto"/>
                                  <w:noWrap/>
                                  <w:vAlign w:val="bottom"/>
                                  <w:hideMark/>
                                </w:tcPr>
                                <w:p w14:paraId="0BCC36DE" w14:textId="77777777" w:rsidR="00C560C6" w:rsidRPr="00C560C6" w:rsidRDefault="00C560C6" w:rsidP="00C560C6">
                                  <w:pPr>
                                    <w:jc w:val="center"/>
                                    <w:rPr>
                                      <w:color w:val="000000"/>
                                      <w:sz w:val="16"/>
                                      <w:szCs w:val="16"/>
                                    </w:rPr>
                                  </w:pPr>
                                  <w:r w:rsidRPr="00C560C6">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
                                <w:p w14:paraId="3461917B" w14:textId="77777777" w:rsidR="00C560C6" w:rsidRPr="00C560C6" w:rsidRDefault="00C560C6" w:rsidP="00C560C6">
                                  <w:pPr>
                                    <w:jc w:val="center"/>
                                    <w:rPr>
                                      <w:color w:val="000000"/>
                                      <w:sz w:val="16"/>
                                      <w:szCs w:val="16"/>
                                    </w:rPr>
                                  </w:pPr>
                                  <w:r w:rsidRPr="00C560C6">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
                                <w:p w14:paraId="1E16E351" w14:textId="77777777" w:rsidR="00C560C6" w:rsidRPr="00C560C6" w:rsidRDefault="00C560C6" w:rsidP="00C560C6">
                                  <w:pPr>
                                    <w:jc w:val="center"/>
                                    <w:rPr>
                                      <w:color w:val="000000"/>
                                      <w:sz w:val="16"/>
                                      <w:szCs w:val="16"/>
                                    </w:rPr>
                                  </w:pPr>
                                  <w:r w:rsidRPr="00C560C6">
                                    <w:rPr>
                                      <w:color w:val="000000"/>
                                      <w:sz w:val="16"/>
                                      <w:szCs w:val="16"/>
                                    </w:rPr>
                                    <w:t>1.415</w:t>
                                  </w:r>
                                </w:p>
                              </w:tc>
                            </w:tr>
                          </w:tbl>
                          <w:p w14:paraId="45693A84" w14:textId="7F68D16B" w:rsidR="00C94FE1" w:rsidRPr="00413854" w:rsidRDefault="00C94FE1" w:rsidP="005552EA">
                            <w:pPr>
                              <w:pStyle w:val="FigureCaption"/>
                              <w:jc w:val="center"/>
                            </w:pPr>
                            <w:r>
                              <w:fldChar w:fldCharType="end"/>
                            </w:r>
                            <w:r>
                              <w:rPr>
                                <w:i/>
                                <w:iCs/>
                              </w:rPr>
                              <w:t>uncert</w:t>
                            </w:r>
                            <w:r>
                              <w:t xml:space="preserve"> is the measurement uncertainty including stage error: RMS error augmented according to eqn </w:t>
                            </w:r>
                            <w:r>
                              <w:fldChar w:fldCharType="begin"/>
                            </w:r>
                            <w:r>
                              <w:instrText xml:space="preserve"> REF _Ref85714067 \h  \* MERGEFORMAT </w:instrText>
                            </w:r>
                            <w:r>
                              <w:fldChar w:fldCharType="separate"/>
                            </w:r>
                            <w:r w:rsidR="0059644A">
                              <w:t>(</w:t>
                            </w:r>
                            <w:r w:rsidR="0059644A">
                              <w:rPr>
                                <w:noProof/>
                              </w:rPr>
                              <w:t>10</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43" type="#_x0000_t202" style="position:absolute;left:0;text-align:left;margin-left:0;margin-top:86.4pt;width:445.65pt;height:108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" o:allowoverlap="f" stroked="f">
                <v:textbox>
                  <w:txbxContent>
                    <w:p w14:paraId="22E20536" w14:textId="2D11BE64" w:rsidR="00C94FE1" w:rsidRDefault="00C94FE1" w:rsidP="008C77DC">
                      <w:pPr>
                        <w:pStyle w:val="TableTitle"/>
                        <w:divId w:val="2011641448"/>
                      </w:pPr>
                      <w:r>
                        <w:t>Table II</w:t>
                      </w:r>
                    </w:p>
                    <w:p w14:paraId="5ED0467B" w14:textId="4A24B19E" w:rsidR="00C560C6" w:rsidRDefault="00C94FE1" w:rsidP="00C560C6">
                      <w:pPr>
                        <w:pStyle w:val="TableTitle"/>
                        <w:rPr>
                          <w:sz w:val="20"/>
                          <w:szCs w:val="20"/>
                        </w:rPr>
                      </w:pPr>
                      <w:r>
                        <w:t>error vs. Calibration type and Source design</w:t>
                      </w:r>
                      <w:r>
                        <w:fldChar w:fldCharType="begin"/>
                      </w:r>
                      <w:r>
                        <w:instrText xml:space="preserve"> LINK </w:instrText>
                      </w:r>
                      <w:r w:rsidR="0059644A">
                        <w:instrText xml:space="preserve">Excel.Sheet.12 C:\\Users\\robma\\Documents\\Work\\ilemt_papers\\calibration\\table1_concentric_vs_dipole.xlsx Table1!R1C1:R6C13 </w:instrText>
                      </w:r>
                      <w:r>
                        <w:instrText xml:space="preserve">\a \f 4 \h </w:instrText>
                      </w:r>
                      <w:r>
                        <w:fldChar w:fldCharType="separate"/>
                      </w:r>
                    </w:p>
                    <w:tbl>
                      <w:tblPr>
                        <w:tblW w:w="8716" w:type="dxa"/>
                        <w:tblLook w:val="04A0" w:firstRow="1" w:lastRow="0" w:firstColumn="1" w:lastColumn="0" w:noHBand="0" w:noVBand="1"/>
                      </w:tblPr>
                      <w:tblGrid>
                        <w:gridCol w:w="1273"/>
                        <w:gridCol w:w="590"/>
                        <w:gridCol w:w="711"/>
                        <w:gridCol w:w="590"/>
                        <w:gridCol w:w="590"/>
                        <w:gridCol w:w="650"/>
                        <w:gridCol w:w="590"/>
                        <w:gridCol w:w="600"/>
                        <w:gridCol w:w="661"/>
                        <w:gridCol w:w="600"/>
                        <w:gridCol w:w="600"/>
                        <w:gridCol w:w="661"/>
                        <w:gridCol w:w="600"/>
                      </w:tblGrid>
                      <w:tr w:rsidR="00C560C6" w:rsidRPr="00C560C6" w14:paraId="0C73BE6A" w14:textId="77777777" w:rsidTr="00C560C6">
                        <w:trPr>
                          <w:divId w:val="1069578312"/>
                          <w:trHeight w:val="21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0EEA11B6" w14:textId="75DDF36B" w:rsidR="00C560C6" w:rsidRPr="00C560C6" w:rsidRDefault="00C560C6" w:rsidP="00C560C6">
                            <w:pPr>
                              <w:jc w:val="center"/>
                              <w:rPr>
                                <w:color w:val="000000"/>
                                <w:sz w:val="16"/>
                                <w:szCs w:val="16"/>
                              </w:rPr>
                            </w:pPr>
                            <w:r w:rsidRPr="00C560C6">
                              <w:rPr>
                                <w:color w:val="000000"/>
                                <w:sz w:val="16"/>
                                <w:szCs w:val="16"/>
                              </w:rPr>
                              <w:t>Calibration type</w:t>
                            </w:r>
                          </w:p>
                        </w:tc>
                        <w:tc>
                          <w:tcPr>
                            <w:tcW w:w="3721" w:type="dxa"/>
                            <w:gridSpan w:val="6"/>
                            <w:tcBorders>
                              <w:top w:val="double" w:sz="6" w:space="0" w:color="auto"/>
                              <w:left w:val="nil"/>
                              <w:bottom w:val="nil"/>
                              <w:right w:val="single" w:sz="4" w:space="0" w:color="000000"/>
                            </w:tcBorders>
                            <w:shd w:val="clear" w:color="auto" w:fill="auto"/>
                            <w:noWrap/>
                            <w:vAlign w:val="bottom"/>
                            <w:hideMark/>
                          </w:tcPr>
                          <w:p w14:paraId="44B62EAF" w14:textId="77777777" w:rsidR="00C560C6" w:rsidRPr="00C560C6" w:rsidRDefault="00C560C6" w:rsidP="00C560C6">
                            <w:pPr>
                              <w:jc w:val="center"/>
                              <w:rPr>
                                <w:color w:val="000000"/>
                                <w:sz w:val="16"/>
                                <w:szCs w:val="16"/>
                              </w:rPr>
                            </w:pPr>
                            <w:r w:rsidRPr="00C560C6">
                              <w:rPr>
                                <w:color w:val="000000"/>
                                <w:sz w:val="16"/>
                                <w:szCs w:val="16"/>
                              </w:rPr>
                              <w:t>Dipole approximating source</w:t>
                            </w:r>
                          </w:p>
                        </w:tc>
                        <w:tc>
                          <w:tcPr>
                            <w:tcW w:w="3722" w:type="dxa"/>
                            <w:gridSpan w:val="6"/>
                            <w:tcBorders>
                              <w:top w:val="double" w:sz="6" w:space="0" w:color="auto"/>
                              <w:left w:val="nil"/>
                              <w:bottom w:val="nil"/>
                              <w:right w:val="nil"/>
                            </w:tcBorders>
                            <w:shd w:val="clear" w:color="auto" w:fill="auto"/>
                            <w:noWrap/>
                            <w:vAlign w:val="bottom"/>
                            <w:hideMark/>
                          </w:tcPr>
                          <w:p w14:paraId="1C29D8ED" w14:textId="77777777" w:rsidR="00C560C6" w:rsidRPr="00C560C6" w:rsidRDefault="00C560C6" w:rsidP="00C560C6">
                            <w:pPr>
                              <w:jc w:val="center"/>
                              <w:rPr>
                                <w:color w:val="000000"/>
                                <w:sz w:val="16"/>
                                <w:szCs w:val="16"/>
                              </w:rPr>
                            </w:pPr>
                            <w:r w:rsidRPr="00C560C6">
                              <w:rPr>
                                <w:color w:val="000000"/>
                                <w:sz w:val="16"/>
                                <w:szCs w:val="16"/>
                              </w:rPr>
                              <w:t>Concentric source</w:t>
                            </w:r>
                          </w:p>
                        </w:tc>
                      </w:tr>
                      <w:tr w:rsidR="00C560C6" w:rsidRPr="00C560C6" w14:paraId="6F323C2E"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4F5C9278" w14:textId="77777777" w:rsidR="00C560C6" w:rsidRPr="00C560C6" w:rsidRDefault="00C560C6" w:rsidP="00C560C6">
                            <w:pPr>
                              <w:rPr>
                                <w:color w:val="000000"/>
                                <w:sz w:val="16"/>
                                <w:szCs w:val="16"/>
                              </w:rPr>
                            </w:pPr>
                          </w:p>
                        </w:tc>
                        <w:tc>
                          <w:tcPr>
                            <w:tcW w:w="1891" w:type="dxa"/>
                            <w:gridSpan w:val="3"/>
                            <w:tcBorders>
                              <w:top w:val="nil"/>
                              <w:left w:val="nil"/>
                              <w:bottom w:val="nil"/>
                              <w:right w:val="nil"/>
                            </w:tcBorders>
                            <w:shd w:val="clear" w:color="auto" w:fill="auto"/>
                            <w:noWrap/>
                            <w:vAlign w:val="bottom"/>
                            <w:hideMark/>
                          </w:tcPr>
                          <w:p w14:paraId="2D6BD4A5" w14:textId="77777777" w:rsidR="00C560C6" w:rsidRPr="00C560C6" w:rsidRDefault="00C560C6" w:rsidP="00C560C6">
                            <w:pPr>
                              <w:jc w:val="center"/>
                              <w:rPr>
                                <w:color w:val="000000"/>
                                <w:sz w:val="16"/>
                                <w:szCs w:val="16"/>
                              </w:rPr>
                            </w:pPr>
                            <w:r w:rsidRPr="00C560C6">
                              <w:rPr>
                                <w:color w:val="000000"/>
                                <w:sz w:val="16"/>
                                <w:szCs w:val="16"/>
                              </w:rPr>
                              <w:t>XYZ (mm)</w:t>
                            </w:r>
                          </w:p>
                        </w:tc>
                        <w:tc>
                          <w:tcPr>
                            <w:tcW w:w="1830" w:type="dxa"/>
                            <w:gridSpan w:val="3"/>
                            <w:tcBorders>
                              <w:top w:val="nil"/>
                              <w:left w:val="nil"/>
                              <w:bottom w:val="nil"/>
                              <w:right w:val="single" w:sz="4" w:space="0" w:color="000000"/>
                            </w:tcBorders>
                            <w:shd w:val="clear" w:color="auto" w:fill="auto"/>
                            <w:noWrap/>
                            <w:vAlign w:val="bottom"/>
                            <w:hideMark/>
                          </w:tcPr>
                          <w:p w14:paraId="1CC9899F" w14:textId="77777777" w:rsidR="00C560C6" w:rsidRPr="00C560C6" w:rsidRDefault="00C560C6" w:rsidP="00C560C6">
                            <w:pPr>
                              <w:jc w:val="center"/>
                              <w:rPr>
                                <w:color w:val="000000"/>
                                <w:sz w:val="16"/>
                                <w:szCs w:val="16"/>
                              </w:rPr>
                            </w:pPr>
                            <w:r w:rsidRPr="00C560C6">
                              <w:rPr>
                                <w:color w:val="000000"/>
                                <w:sz w:val="16"/>
                                <w:szCs w:val="16"/>
                              </w:rPr>
                              <w:t>RxRyRz (degrees)</w:t>
                            </w:r>
                          </w:p>
                        </w:tc>
                        <w:tc>
                          <w:tcPr>
                            <w:tcW w:w="1861" w:type="dxa"/>
                            <w:gridSpan w:val="3"/>
                            <w:tcBorders>
                              <w:top w:val="nil"/>
                              <w:left w:val="nil"/>
                              <w:bottom w:val="nil"/>
                              <w:right w:val="nil"/>
                            </w:tcBorders>
                            <w:shd w:val="clear" w:color="auto" w:fill="auto"/>
                            <w:noWrap/>
                            <w:vAlign w:val="bottom"/>
                            <w:hideMark/>
                          </w:tcPr>
                          <w:p w14:paraId="7AB15DC4" w14:textId="77777777" w:rsidR="00C560C6" w:rsidRPr="00C560C6" w:rsidRDefault="00C560C6" w:rsidP="00C560C6">
                            <w:pPr>
                              <w:jc w:val="center"/>
                              <w:rPr>
                                <w:color w:val="000000"/>
                                <w:sz w:val="16"/>
                                <w:szCs w:val="16"/>
                              </w:rPr>
                            </w:pPr>
                            <w:r w:rsidRPr="00C560C6">
                              <w:rPr>
                                <w:color w:val="000000"/>
                                <w:sz w:val="16"/>
                                <w:szCs w:val="16"/>
                              </w:rPr>
                              <w:t>XYZ (mm)</w:t>
                            </w:r>
                          </w:p>
                        </w:tc>
                        <w:tc>
                          <w:tcPr>
                            <w:tcW w:w="1861" w:type="dxa"/>
                            <w:gridSpan w:val="3"/>
                            <w:tcBorders>
                              <w:top w:val="nil"/>
                              <w:left w:val="nil"/>
                              <w:bottom w:val="nil"/>
                              <w:right w:val="nil"/>
                            </w:tcBorders>
                            <w:shd w:val="clear" w:color="auto" w:fill="auto"/>
                            <w:noWrap/>
                            <w:vAlign w:val="bottom"/>
                            <w:hideMark/>
                          </w:tcPr>
                          <w:p w14:paraId="01673393" w14:textId="77777777" w:rsidR="00C560C6" w:rsidRPr="00C560C6" w:rsidRDefault="00C560C6" w:rsidP="00C560C6">
                            <w:pPr>
                              <w:jc w:val="center"/>
                              <w:rPr>
                                <w:color w:val="000000"/>
                                <w:sz w:val="16"/>
                                <w:szCs w:val="16"/>
                              </w:rPr>
                            </w:pPr>
                            <w:r w:rsidRPr="00C560C6">
                              <w:rPr>
                                <w:color w:val="000000"/>
                                <w:sz w:val="16"/>
                                <w:szCs w:val="16"/>
                              </w:rPr>
                              <w:t>RxRyRz (degrees)</w:t>
                            </w:r>
                          </w:p>
                        </w:tc>
                      </w:tr>
                      <w:tr w:rsidR="00C560C6" w:rsidRPr="00C560C6" w14:paraId="7EFF254A"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753BB03D" w14:textId="77777777" w:rsidR="00C560C6" w:rsidRPr="00C560C6" w:rsidRDefault="00C560C6" w:rsidP="00C560C6">
                            <w:pPr>
                              <w:rPr>
                                <w:color w:val="000000"/>
                                <w:sz w:val="16"/>
                                <w:szCs w:val="16"/>
                              </w:rPr>
                            </w:pPr>
                          </w:p>
                        </w:tc>
                        <w:tc>
                          <w:tcPr>
                            <w:tcW w:w="590" w:type="dxa"/>
                            <w:tcBorders>
                              <w:top w:val="nil"/>
                              <w:left w:val="nil"/>
                              <w:bottom w:val="single" w:sz="4" w:space="0" w:color="auto"/>
                              <w:right w:val="nil"/>
                            </w:tcBorders>
                            <w:shd w:val="clear" w:color="auto" w:fill="auto"/>
                            <w:noWrap/>
                            <w:vAlign w:val="bottom"/>
                            <w:hideMark/>
                          </w:tcPr>
                          <w:p w14:paraId="0DE4FF63" w14:textId="77777777" w:rsidR="00C560C6" w:rsidRPr="00C560C6" w:rsidRDefault="00C560C6" w:rsidP="00C560C6">
                            <w:pPr>
                              <w:jc w:val="center"/>
                              <w:rPr>
                                <w:color w:val="000000"/>
                                <w:sz w:val="16"/>
                                <w:szCs w:val="16"/>
                              </w:rPr>
                            </w:pPr>
                            <w:r w:rsidRPr="00C560C6">
                              <w:rPr>
                                <w:color w:val="000000"/>
                                <w:sz w:val="16"/>
                                <w:szCs w:val="16"/>
                              </w:rPr>
                              <w:t>RMS</w:t>
                            </w:r>
                          </w:p>
                        </w:tc>
                        <w:tc>
                          <w:tcPr>
                            <w:tcW w:w="711" w:type="dxa"/>
                            <w:tcBorders>
                              <w:top w:val="nil"/>
                              <w:left w:val="nil"/>
                              <w:bottom w:val="single" w:sz="4" w:space="0" w:color="auto"/>
                              <w:right w:val="nil"/>
                            </w:tcBorders>
                            <w:shd w:val="clear" w:color="auto" w:fill="auto"/>
                            <w:noWrap/>
                            <w:vAlign w:val="bottom"/>
                            <w:hideMark/>
                          </w:tcPr>
                          <w:p w14:paraId="252629BF" w14:textId="77777777" w:rsidR="00C560C6" w:rsidRPr="00C560C6" w:rsidRDefault="00C560C6" w:rsidP="00C560C6">
                            <w:pPr>
                              <w:jc w:val="center"/>
                              <w:rPr>
                                <w:color w:val="000000"/>
                                <w:sz w:val="16"/>
                                <w:szCs w:val="16"/>
                              </w:rPr>
                            </w:pPr>
                            <w:r w:rsidRPr="00C560C6">
                              <w:rPr>
                                <w:color w:val="000000"/>
                                <w:sz w:val="16"/>
                                <w:szCs w:val="16"/>
                              </w:rPr>
                              <w:t>uncert</w:t>
                            </w:r>
                          </w:p>
                        </w:tc>
                        <w:tc>
                          <w:tcPr>
                            <w:tcW w:w="590" w:type="dxa"/>
                            <w:tcBorders>
                              <w:top w:val="nil"/>
                              <w:left w:val="nil"/>
                              <w:bottom w:val="single" w:sz="4" w:space="0" w:color="auto"/>
                              <w:right w:val="nil"/>
                            </w:tcBorders>
                            <w:shd w:val="clear" w:color="auto" w:fill="auto"/>
                            <w:noWrap/>
                            <w:vAlign w:val="bottom"/>
                            <w:hideMark/>
                          </w:tcPr>
                          <w:p w14:paraId="441C4161" w14:textId="77777777" w:rsidR="00C560C6" w:rsidRPr="00C560C6" w:rsidRDefault="00C560C6" w:rsidP="00C560C6">
                            <w:pPr>
                              <w:jc w:val="center"/>
                              <w:rPr>
                                <w:color w:val="000000"/>
                                <w:sz w:val="16"/>
                                <w:szCs w:val="16"/>
                              </w:rPr>
                            </w:pPr>
                            <w:r w:rsidRPr="00C560C6">
                              <w:rPr>
                                <w:color w:val="000000"/>
                                <w:sz w:val="16"/>
                                <w:szCs w:val="16"/>
                              </w:rPr>
                              <w:t>Max</w:t>
                            </w:r>
                          </w:p>
                        </w:tc>
                        <w:tc>
                          <w:tcPr>
                            <w:tcW w:w="590" w:type="dxa"/>
                            <w:tcBorders>
                              <w:top w:val="nil"/>
                              <w:left w:val="nil"/>
                              <w:bottom w:val="single" w:sz="4" w:space="0" w:color="auto"/>
                              <w:right w:val="nil"/>
                            </w:tcBorders>
                            <w:shd w:val="clear" w:color="auto" w:fill="auto"/>
                            <w:noWrap/>
                            <w:vAlign w:val="bottom"/>
                            <w:hideMark/>
                          </w:tcPr>
                          <w:p w14:paraId="0B04FA89" w14:textId="77777777" w:rsidR="00C560C6" w:rsidRPr="00C560C6" w:rsidRDefault="00C560C6" w:rsidP="00C560C6">
                            <w:pPr>
                              <w:jc w:val="center"/>
                              <w:rPr>
                                <w:color w:val="000000"/>
                                <w:sz w:val="16"/>
                                <w:szCs w:val="16"/>
                              </w:rPr>
                            </w:pPr>
                            <w:r w:rsidRPr="00C560C6">
                              <w:rPr>
                                <w:color w:val="000000"/>
                                <w:sz w:val="16"/>
                                <w:szCs w:val="16"/>
                              </w:rPr>
                              <w:t>RMS</w:t>
                            </w:r>
                          </w:p>
                        </w:tc>
                        <w:tc>
                          <w:tcPr>
                            <w:tcW w:w="650" w:type="dxa"/>
                            <w:tcBorders>
                              <w:top w:val="nil"/>
                              <w:left w:val="nil"/>
                              <w:bottom w:val="single" w:sz="4" w:space="0" w:color="auto"/>
                              <w:right w:val="nil"/>
                            </w:tcBorders>
                            <w:shd w:val="clear" w:color="auto" w:fill="auto"/>
                            <w:noWrap/>
                            <w:vAlign w:val="bottom"/>
                            <w:hideMark/>
                          </w:tcPr>
                          <w:p w14:paraId="590C1A82" w14:textId="77777777" w:rsidR="00C560C6" w:rsidRPr="00C560C6" w:rsidRDefault="00C560C6" w:rsidP="00C560C6">
                            <w:pPr>
                              <w:jc w:val="center"/>
                              <w:rPr>
                                <w:color w:val="000000"/>
                                <w:sz w:val="16"/>
                                <w:szCs w:val="16"/>
                              </w:rPr>
                            </w:pPr>
                            <w:r w:rsidRPr="00C560C6">
                              <w:rPr>
                                <w:color w:val="000000"/>
                                <w:sz w:val="16"/>
                                <w:szCs w:val="16"/>
                              </w:rPr>
                              <w:t>uncert</w:t>
                            </w:r>
                          </w:p>
                        </w:tc>
                        <w:tc>
                          <w:tcPr>
                            <w:tcW w:w="590" w:type="dxa"/>
                            <w:tcBorders>
                              <w:top w:val="nil"/>
                              <w:left w:val="nil"/>
                              <w:bottom w:val="single" w:sz="4" w:space="0" w:color="auto"/>
                              <w:right w:val="single" w:sz="4" w:space="0" w:color="auto"/>
                            </w:tcBorders>
                            <w:shd w:val="clear" w:color="auto" w:fill="auto"/>
                            <w:noWrap/>
                            <w:vAlign w:val="bottom"/>
                            <w:hideMark/>
                          </w:tcPr>
                          <w:p w14:paraId="4061C4AB"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01C2ACFD"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247329B9" w14:textId="77777777" w:rsidR="00C560C6" w:rsidRPr="00C560C6" w:rsidRDefault="00C560C6" w:rsidP="00C560C6">
                            <w:pPr>
                              <w:jc w:val="center"/>
                              <w:rPr>
                                <w:color w:val="000000"/>
                                <w:sz w:val="16"/>
                                <w:szCs w:val="16"/>
                              </w:rPr>
                            </w:pPr>
                            <w:r w:rsidRPr="00C560C6">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71146071"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35C4D5C6"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5B49D72F" w14:textId="77777777" w:rsidR="00C560C6" w:rsidRPr="00C560C6" w:rsidRDefault="00C560C6" w:rsidP="00C560C6">
                            <w:pPr>
                              <w:jc w:val="center"/>
                              <w:rPr>
                                <w:color w:val="000000"/>
                                <w:sz w:val="16"/>
                                <w:szCs w:val="16"/>
                              </w:rPr>
                            </w:pPr>
                            <w:r w:rsidRPr="00C560C6">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3AD10023"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33A95619"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1D467B46" w14:textId="77777777" w:rsidR="00C560C6" w:rsidRPr="00C560C6" w:rsidRDefault="00C560C6" w:rsidP="00C560C6">
                            <w:pPr>
                              <w:jc w:val="center"/>
                              <w:rPr>
                                <w:color w:val="000000"/>
                                <w:sz w:val="16"/>
                                <w:szCs w:val="16"/>
                              </w:rPr>
                            </w:pPr>
                            <w:r w:rsidRPr="00C560C6">
                              <w:rPr>
                                <w:color w:val="000000"/>
                                <w:sz w:val="16"/>
                                <w:szCs w:val="16"/>
                              </w:rPr>
                              <w:t>(default)</w:t>
                            </w:r>
                          </w:p>
                        </w:tc>
                        <w:tc>
                          <w:tcPr>
                            <w:tcW w:w="590" w:type="dxa"/>
                            <w:tcBorders>
                              <w:top w:val="nil"/>
                              <w:left w:val="nil"/>
                              <w:bottom w:val="nil"/>
                              <w:right w:val="nil"/>
                            </w:tcBorders>
                            <w:shd w:val="clear" w:color="auto" w:fill="auto"/>
                            <w:noWrap/>
                            <w:vAlign w:val="bottom"/>
                            <w:hideMark/>
                          </w:tcPr>
                          <w:p w14:paraId="33F3FBC8" w14:textId="77777777" w:rsidR="00C560C6" w:rsidRPr="00C560C6" w:rsidRDefault="00C560C6" w:rsidP="00C560C6">
                            <w:pPr>
                              <w:jc w:val="center"/>
                              <w:rPr>
                                <w:color w:val="000000"/>
                                <w:sz w:val="16"/>
                                <w:szCs w:val="16"/>
                              </w:rPr>
                            </w:pPr>
                            <w:r w:rsidRPr="00C560C6">
                              <w:rPr>
                                <w:color w:val="000000"/>
                                <w:sz w:val="16"/>
                                <w:szCs w:val="16"/>
                              </w:rPr>
                              <w:t>0.271</w:t>
                            </w:r>
                          </w:p>
                        </w:tc>
                        <w:tc>
                          <w:tcPr>
                            <w:tcW w:w="711" w:type="dxa"/>
                            <w:tcBorders>
                              <w:top w:val="nil"/>
                              <w:left w:val="nil"/>
                              <w:bottom w:val="nil"/>
                              <w:right w:val="nil"/>
                            </w:tcBorders>
                            <w:shd w:val="clear" w:color="auto" w:fill="auto"/>
                            <w:noWrap/>
                            <w:vAlign w:val="bottom"/>
                            <w:hideMark/>
                          </w:tcPr>
                          <w:p w14:paraId="320EE8D8" w14:textId="77777777" w:rsidR="00C560C6" w:rsidRPr="00C560C6" w:rsidRDefault="00C560C6" w:rsidP="00C560C6">
                            <w:pPr>
                              <w:jc w:val="center"/>
                              <w:rPr>
                                <w:color w:val="000000"/>
                                <w:sz w:val="16"/>
                                <w:szCs w:val="16"/>
                              </w:rPr>
                            </w:pPr>
                            <w:r w:rsidRPr="00C560C6">
                              <w:rPr>
                                <w:color w:val="000000"/>
                                <w:sz w:val="16"/>
                                <w:szCs w:val="16"/>
                              </w:rPr>
                              <w:t>0.292</w:t>
                            </w:r>
                          </w:p>
                        </w:tc>
                        <w:tc>
                          <w:tcPr>
                            <w:tcW w:w="590" w:type="dxa"/>
                            <w:tcBorders>
                              <w:top w:val="nil"/>
                              <w:left w:val="nil"/>
                              <w:bottom w:val="nil"/>
                              <w:right w:val="nil"/>
                            </w:tcBorders>
                            <w:shd w:val="clear" w:color="auto" w:fill="auto"/>
                            <w:noWrap/>
                            <w:vAlign w:val="bottom"/>
                            <w:hideMark/>
                          </w:tcPr>
                          <w:p w14:paraId="0107815C" w14:textId="77777777" w:rsidR="00C560C6" w:rsidRPr="00C560C6" w:rsidRDefault="00C560C6" w:rsidP="00C560C6">
                            <w:pPr>
                              <w:jc w:val="center"/>
                              <w:rPr>
                                <w:color w:val="000000"/>
                                <w:sz w:val="16"/>
                                <w:szCs w:val="16"/>
                              </w:rPr>
                            </w:pPr>
                            <w:r w:rsidRPr="00C560C6">
                              <w:rPr>
                                <w:color w:val="000000"/>
                                <w:sz w:val="16"/>
                                <w:szCs w:val="16"/>
                              </w:rPr>
                              <w:t>0.747</w:t>
                            </w:r>
                          </w:p>
                        </w:tc>
                        <w:tc>
                          <w:tcPr>
                            <w:tcW w:w="590" w:type="dxa"/>
                            <w:tcBorders>
                              <w:top w:val="nil"/>
                              <w:left w:val="nil"/>
                              <w:bottom w:val="nil"/>
                              <w:right w:val="nil"/>
                            </w:tcBorders>
                            <w:shd w:val="clear" w:color="auto" w:fill="auto"/>
                            <w:noWrap/>
                            <w:vAlign w:val="bottom"/>
                            <w:hideMark/>
                          </w:tcPr>
                          <w:p w14:paraId="17FA6690"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7C3D685E"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5AD9E37B"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73F8DB8B" w14:textId="77777777" w:rsidR="00C560C6" w:rsidRPr="00C560C6" w:rsidRDefault="00C560C6" w:rsidP="00C560C6">
                            <w:pPr>
                              <w:jc w:val="center"/>
                              <w:rPr>
                                <w:color w:val="000000"/>
                                <w:sz w:val="16"/>
                                <w:szCs w:val="16"/>
                              </w:rPr>
                            </w:pPr>
                            <w:r w:rsidRPr="00C560C6">
                              <w:rPr>
                                <w:color w:val="000000"/>
                                <w:sz w:val="16"/>
                                <w:szCs w:val="16"/>
                              </w:rPr>
                              <w:t>0.416</w:t>
                            </w:r>
                          </w:p>
                        </w:tc>
                        <w:tc>
                          <w:tcPr>
                            <w:tcW w:w="661" w:type="dxa"/>
                            <w:tcBorders>
                              <w:top w:val="nil"/>
                              <w:left w:val="nil"/>
                              <w:bottom w:val="nil"/>
                              <w:right w:val="nil"/>
                            </w:tcBorders>
                            <w:shd w:val="clear" w:color="auto" w:fill="auto"/>
                            <w:noWrap/>
                            <w:vAlign w:val="bottom"/>
                            <w:hideMark/>
                          </w:tcPr>
                          <w:p w14:paraId="2D0B58FC" w14:textId="77777777" w:rsidR="00C560C6" w:rsidRPr="00C560C6" w:rsidRDefault="00C560C6" w:rsidP="00C560C6">
                            <w:pPr>
                              <w:jc w:val="center"/>
                              <w:rPr>
                                <w:color w:val="000000"/>
                                <w:sz w:val="16"/>
                                <w:szCs w:val="16"/>
                              </w:rPr>
                            </w:pPr>
                            <w:r w:rsidRPr="00C560C6">
                              <w:rPr>
                                <w:color w:val="000000"/>
                                <w:sz w:val="16"/>
                                <w:szCs w:val="16"/>
                              </w:rPr>
                              <w:t>0.429</w:t>
                            </w:r>
                          </w:p>
                        </w:tc>
                        <w:tc>
                          <w:tcPr>
                            <w:tcW w:w="600" w:type="dxa"/>
                            <w:tcBorders>
                              <w:top w:val="nil"/>
                              <w:left w:val="nil"/>
                              <w:bottom w:val="nil"/>
                              <w:right w:val="nil"/>
                            </w:tcBorders>
                            <w:shd w:val="clear" w:color="auto" w:fill="auto"/>
                            <w:noWrap/>
                            <w:vAlign w:val="bottom"/>
                            <w:hideMark/>
                          </w:tcPr>
                          <w:p w14:paraId="27618E32" w14:textId="77777777" w:rsidR="00C560C6" w:rsidRPr="00C560C6" w:rsidRDefault="00C560C6" w:rsidP="00C560C6">
                            <w:pPr>
                              <w:jc w:val="center"/>
                              <w:rPr>
                                <w:color w:val="000000"/>
                                <w:sz w:val="16"/>
                                <w:szCs w:val="16"/>
                              </w:rPr>
                            </w:pPr>
                            <w:r w:rsidRPr="00C560C6">
                              <w:rPr>
                                <w:color w:val="000000"/>
                                <w:sz w:val="16"/>
                                <w:szCs w:val="16"/>
                              </w:rPr>
                              <w:t>1.022</w:t>
                            </w:r>
                          </w:p>
                        </w:tc>
                        <w:tc>
                          <w:tcPr>
                            <w:tcW w:w="600" w:type="dxa"/>
                            <w:tcBorders>
                              <w:top w:val="nil"/>
                              <w:left w:val="nil"/>
                              <w:bottom w:val="nil"/>
                              <w:right w:val="nil"/>
                            </w:tcBorders>
                            <w:shd w:val="clear" w:color="auto" w:fill="auto"/>
                            <w:noWrap/>
                            <w:vAlign w:val="bottom"/>
                            <w:hideMark/>
                          </w:tcPr>
                          <w:p w14:paraId="6498D50D"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56323919"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5FC56B11"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177063BA"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0258DEA5" w14:textId="77777777" w:rsidR="00C560C6" w:rsidRPr="00C560C6" w:rsidRDefault="00C560C6" w:rsidP="00C560C6">
                            <w:pPr>
                              <w:jc w:val="center"/>
                              <w:rPr>
                                <w:color w:val="000000"/>
                                <w:sz w:val="16"/>
                                <w:szCs w:val="16"/>
                              </w:rPr>
                            </w:pPr>
                            <w:r w:rsidRPr="00C560C6">
                              <w:rPr>
                                <w:color w:val="000000"/>
                                <w:sz w:val="16"/>
                                <w:szCs w:val="16"/>
                              </w:rPr>
                              <w:t>Corrected</w:t>
                            </w:r>
                          </w:p>
                        </w:tc>
                        <w:tc>
                          <w:tcPr>
                            <w:tcW w:w="590" w:type="dxa"/>
                            <w:tcBorders>
                              <w:top w:val="nil"/>
                              <w:left w:val="nil"/>
                              <w:bottom w:val="nil"/>
                              <w:right w:val="nil"/>
                            </w:tcBorders>
                            <w:shd w:val="clear" w:color="auto" w:fill="auto"/>
                            <w:noWrap/>
                            <w:vAlign w:val="bottom"/>
                            <w:hideMark/>
                          </w:tcPr>
                          <w:p w14:paraId="26620016" w14:textId="77777777" w:rsidR="00C560C6" w:rsidRPr="00C560C6" w:rsidRDefault="00C560C6" w:rsidP="00C560C6">
                            <w:pPr>
                              <w:jc w:val="center"/>
                              <w:rPr>
                                <w:color w:val="000000"/>
                                <w:sz w:val="16"/>
                                <w:szCs w:val="16"/>
                              </w:rPr>
                            </w:pPr>
                            <w:r w:rsidRPr="00C560C6">
                              <w:rPr>
                                <w:color w:val="000000"/>
                                <w:sz w:val="16"/>
                                <w:szCs w:val="16"/>
                              </w:rPr>
                              <w:t>0.178</w:t>
                            </w:r>
                          </w:p>
                        </w:tc>
                        <w:tc>
                          <w:tcPr>
                            <w:tcW w:w="711" w:type="dxa"/>
                            <w:tcBorders>
                              <w:top w:val="nil"/>
                              <w:left w:val="nil"/>
                              <w:bottom w:val="nil"/>
                              <w:right w:val="nil"/>
                            </w:tcBorders>
                            <w:shd w:val="clear" w:color="auto" w:fill="auto"/>
                            <w:noWrap/>
                            <w:vAlign w:val="bottom"/>
                            <w:hideMark/>
                          </w:tcPr>
                          <w:p w14:paraId="18AA22EA" w14:textId="77777777" w:rsidR="00C560C6" w:rsidRPr="00C560C6" w:rsidRDefault="00C560C6" w:rsidP="00C560C6">
                            <w:pPr>
                              <w:jc w:val="center"/>
                              <w:rPr>
                                <w:color w:val="000000"/>
                                <w:sz w:val="16"/>
                                <w:szCs w:val="16"/>
                              </w:rPr>
                            </w:pPr>
                            <w:r w:rsidRPr="00C560C6">
                              <w:rPr>
                                <w:color w:val="000000"/>
                                <w:sz w:val="16"/>
                                <w:szCs w:val="16"/>
                              </w:rPr>
                              <w:t>0.208</w:t>
                            </w:r>
                          </w:p>
                        </w:tc>
                        <w:tc>
                          <w:tcPr>
                            <w:tcW w:w="590" w:type="dxa"/>
                            <w:tcBorders>
                              <w:top w:val="nil"/>
                              <w:left w:val="nil"/>
                              <w:bottom w:val="nil"/>
                              <w:right w:val="nil"/>
                            </w:tcBorders>
                            <w:shd w:val="clear" w:color="auto" w:fill="auto"/>
                            <w:noWrap/>
                            <w:vAlign w:val="bottom"/>
                            <w:hideMark/>
                          </w:tcPr>
                          <w:p w14:paraId="520A2A19" w14:textId="77777777" w:rsidR="00C560C6" w:rsidRPr="00C560C6" w:rsidRDefault="00C560C6" w:rsidP="00C560C6">
                            <w:pPr>
                              <w:jc w:val="center"/>
                              <w:rPr>
                                <w:color w:val="000000"/>
                                <w:sz w:val="16"/>
                                <w:szCs w:val="16"/>
                              </w:rPr>
                            </w:pPr>
                            <w:r w:rsidRPr="00C560C6">
                              <w:rPr>
                                <w:color w:val="000000"/>
                                <w:sz w:val="16"/>
                                <w:szCs w:val="16"/>
                              </w:rPr>
                              <w:t>0.615</w:t>
                            </w:r>
                          </w:p>
                        </w:tc>
                        <w:tc>
                          <w:tcPr>
                            <w:tcW w:w="590" w:type="dxa"/>
                            <w:tcBorders>
                              <w:top w:val="nil"/>
                              <w:left w:val="nil"/>
                              <w:bottom w:val="nil"/>
                              <w:right w:val="nil"/>
                            </w:tcBorders>
                            <w:shd w:val="clear" w:color="auto" w:fill="auto"/>
                            <w:noWrap/>
                            <w:vAlign w:val="bottom"/>
                            <w:hideMark/>
                          </w:tcPr>
                          <w:p w14:paraId="6AFDD8AC"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276E254A"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47994373"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5DBD7C20" w14:textId="77777777" w:rsidR="00C560C6" w:rsidRPr="00C560C6" w:rsidRDefault="00C560C6" w:rsidP="00C560C6">
                            <w:pPr>
                              <w:jc w:val="center"/>
                              <w:rPr>
                                <w:color w:val="000000"/>
                                <w:sz w:val="16"/>
                                <w:szCs w:val="16"/>
                              </w:rPr>
                            </w:pPr>
                            <w:r w:rsidRPr="00C560C6">
                              <w:rPr>
                                <w:color w:val="000000"/>
                                <w:sz w:val="16"/>
                                <w:szCs w:val="16"/>
                              </w:rPr>
                              <w:t>0.263</w:t>
                            </w:r>
                          </w:p>
                        </w:tc>
                        <w:tc>
                          <w:tcPr>
                            <w:tcW w:w="661" w:type="dxa"/>
                            <w:tcBorders>
                              <w:top w:val="nil"/>
                              <w:left w:val="nil"/>
                              <w:bottom w:val="nil"/>
                              <w:right w:val="nil"/>
                            </w:tcBorders>
                            <w:shd w:val="clear" w:color="auto" w:fill="auto"/>
                            <w:noWrap/>
                            <w:vAlign w:val="bottom"/>
                            <w:hideMark/>
                          </w:tcPr>
                          <w:p w14:paraId="494FC04D" w14:textId="77777777" w:rsidR="00C560C6" w:rsidRPr="00C560C6" w:rsidRDefault="00C560C6" w:rsidP="00C560C6">
                            <w:pPr>
                              <w:jc w:val="center"/>
                              <w:rPr>
                                <w:color w:val="000000"/>
                                <w:sz w:val="16"/>
                                <w:szCs w:val="16"/>
                              </w:rPr>
                            </w:pPr>
                            <w:r w:rsidRPr="00C560C6">
                              <w:rPr>
                                <w:color w:val="000000"/>
                                <w:sz w:val="16"/>
                                <w:szCs w:val="16"/>
                              </w:rPr>
                              <w:t>0.284</w:t>
                            </w:r>
                          </w:p>
                        </w:tc>
                        <w:tc>
                          <w:tcPr>
                            <w:tcW w:w="600" w:type="dxa"/>
                            <w:tcBorders>
                              <w:top w:val="nil"/>
                              <w:left w:val="nil"/>
                              <w:bottom w:val="nil"/>
                              <w:right w:val="nil"/>
                            </w:tcBorders>
                            <w:shd w:val="clear" w:color="auto" w:fill="auto"/>
                            <w:noWrap/>
                            <w:vAlign w:val="bottom"/>
                            <w:hideMark/>
                          </w:tcPr>
                          <w:p w14:paraId="13911A4C" w14:textId="77777777" w:rsidR="00C560C6" w:rsidRPr="00C560C6" w:rsidRDefault="00C560C6" w:rsidP="00C560C6">
                            <w:pPr>
                              <w:jc w:val="center"/>
                              <w:rPr>
                                <w:color w:val="000000"/>
                                <w:sz w:val="16"/>
                                <w:szCs w:val="16"/>
                              </w:rPr>
                            </w:pPr>
                            <w:r w:rsidRPr="00C560C6">
                              <w:rPr>
                                <w:color w:val="000000"/>
                                <w:sz w:val="16"/>
                                <w:szCs w:val="16"/>
                              </w:rPr>
                              <w:t>0.720</w:t>
                            </w:r>
                          </w:p>
                        </w:tc>
                        <w:tc>
                          <w:tcPr>
                            <w:tcW w:w="600" w:type="dxa"/>
                            <w:tcBorders>
                              <w:top w:val="nil"/>
                              <w:left w:val="nil"/>
                              <w:bottom w:val="nil"/>
                              <w:right w:val="nil"/>
                            </w:tcBorders>
                            <w:shd w:val="clear" w:color="auto" w:fill="auto"/>
                            <w:noWrap/>
                            <w:vAlign w:val="bottom"/>
                            <w:hideMark/>
                          </w:tcPr>
                          <w:p w14:paraId="40AAA4A9"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6D7BB312"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3D91A4E9"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6F1B66C6" w14:textId="77777777" w:rsidTr="00C560C6">
                        <w:trPr>
                          <w:divId w:val="1069578312"/>
                          <w:trHeight w:val="210"/>
                        </w:trPr>
                        <w:tc>
                          <w:tcPr>
                            <w:tcW w:w="1273" w:type="dxa"/>
                            <w:tcBorders>
                              <w:top w:val="nil"/>
                              <w:left w:val="nil"/>
                              <w:bottom w:val="double" w:sz="6" w:space="0" w:color="auto"/>
                              <w:right w:val="single" w:sz="4" w:space="0" w:color="auto"/>
                            </w:tcBorders>
                            <w:shd w:val="clear" w:color="000000" w:fill="D9E1F2"/>
                            <w:noWrap/>
                            <w:vAlign w:val="bottom"/>
                            <w:hideMark/>
                          </w:tcPr>
                          <w:p w14:paraId="4DAE8B52" w14:textId="77777777" w:rsidR="00C560C6" w:rsidRPr="00C560C6" w:rsidRDefault="00C560C6" w:rsidP="00C560C6">
                            <w:pPr>
                              <w:jc w:val="center"/>
                              <w:rPr>
                                <w:color w:val="000000"/>
                                <w:sz w:val="16"/>
                                <w:szCs w:val="16"/>
                              </w:rPr>
                            </w:pPr>
                            <w:r w:rsidRPr="00C560C6">
                              <w:rPr>
                                <w:color w:val="000000"/>
                                <w:sz w:val="16"/>
                                <w:szCs w:val="16"/>
                              </w:rPr>
                              <w:t>Concentric</w:t>
                            </w:r>
                          </w:p>
                        </w:tc>
                        <w:tc>
                          <w:tcPr>
                            <w:tcW w:w="590" w:type="dxa"/>
                            <w:tcBorders>
                              <w:top w:val="nil"/>
                              <w:left w:val="single" w:sz="4" w:space="0" w:color="auto"/>
                              <w:bottom w:val="double" w:sz="6" w:space="0" w:color="auto"/>
                              <w:right w:val="nil"/>
                            </w:tcBorders>
                            <w:shd w:val="clear" w:color="auto" w:fill="auto"/>
                            <w:noWrap/>
                            <w:vAlign w:val="bottom"/>
                            <w:hideMark/>
                          </w:tcPr>
                          <w:p w14:paraId="3C239DD5" w14:textId="77777777" w:rsidR="00C560C6" w:rsidRPr="00C560C6" w:rsidRDefault="00C560C6" w:rsidP="00C560C6">
                            <w:pPr>
                              <w:jc w:val="center"/>
                              <w:rPr>
                                <w:color w:val="000000"/>
                                <w:sz w:val="16"/>
                                <w:szCs w:val="16"/>
                              </w:rPr>
                            </w:pPr>
                            <w:r w:rsidRPr="00C560C6">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
                          <w:p w14:paraId="3D6AD470" w14:textId="77777777" w:rsidR="00C560C6" w:rsidRPr="00C560C6" w:rsidRDefault="00C560C6" w:rsidP="00C560C6">
                            <w:pPr>
                              <w:jc w:val="center"/>
                              <w:rPr>
                                <w:color w:val="000000"/>
                                <w:sz w:val="16"/>
                                <w:szCs w:val="16"/>
                              </w:rPr>
                            </w:pPr>
                            <w:r w:rsidRPr="00C560C6">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
                          <w:p w14:paraId="4664A148" w14:textId="77777777" w:rsidR="00C560C6" w:rsidRPr="00C560C6" w:rsidRDefault="00C560C6" w:rsidP="00C560C6">
                            <w:pPr>
                              <w:jc w:val="center"/>
                              <w:rPr>
                                <w:color w:val="000000"/>
                                <w:sz w:val="16"/>
                                <w:szCs w:val="16"/>
                              </w:rPr>
                            </w:pPr>
                            <w:r w:rsidRPr="00C560C6">
                              <w:rPr>
                                <w:color w:val="000000"/>
                                <w:sz w:val="16"/>
                                <w:szCs w:val="16"/>
                              </w:rPr>
                              <w:t>73.45</w:t>
                            </w:r>
                          </w:p>
                        </w:tc>
                        <w:tc>
                          <w:tcPr>
                            <w:tcW w:w="590" w:type="dxa"/>
                            <w:tcBorders>
                              <w:top w:val="nil"/>
                              <w:left w:val="nil"/>
                              <w:bottom w:val="double" w:sz="6" w:space="0" w:color="auto"/>
                              <w:right w:val="nil"/>
                            </w:tcBorders>
                            <w:shd w:val="clear" w:color="auto" w:fill="auto"/>
                            <w:noWrap/>
                            <w:vAlign w:val="bottom"/>
                            <w:hideMark/>
                          </w:tcPr>
                          <w:p w14:paraId="1D8C23C5" w14:textId="77777777" w:rsidR="00C560C6" w:rsidRPr="00C560C6" w:rsidRDefault="00C560C6" w:rsidP="00C560C6">
                            <w:pPr>
                              <w:jc w:val="center"/>
                              <w:rPr>
                                <w:color w:val="000000"/>
                                <w:sz w:val="16"/>
                                <w:szCs w:val="16"/>
                              </w:rPr>
                            </w:pPr>
                            <w:r w:rsidRPr="00C560C6">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
                          <w:p w14:paraId="24450387" w14:textId="77777777" w:rsidR="00C560C6" w:rsidRPr="00C560C6" w:rsidRDefault="00C560C6" w:rsidP="00C560C6">
                            <w:pPr>
                              <w:jc w:val="center"/>
                              <w:rPr>
                                <w:color w:val="000000"/>
                                <w:sz w:val="16"/>
                                <w:szCs w:val="16"/>
                              </w:rPr>
                            </w:pPr>
                            <w:r w:rsidRPr="00C560C6">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
                          <w:p w14:paraId="06A5060C" w14:textId="77777777" w:rsidR="00C560C6" w:rsidRPr="00C560C6" w:rsidRDefault="00C560C6" w:rsidP="00C560C6">
                            <w:pPr>
                              <w:jc w:val="center"/>
                              <w:rPr>
                                <w:color w:val="000000"/>
                                <w:sz w:val="16"/>
                                <w:szCs w:val="16"/>
                              </w:rPr>
                            </w:pPr>
                            <w:r w:rsidRPr="00C560C6">
                              <w:rPr>
                                <w:color w:val="000000"/>
                                <w:sz w:val="16"/>
                                <w:szCs w:val="16"/>
                              </w:rPr>
                              <w:t>56.84</w:t>
                            </w:r>
                          </w:p>
                        </w:tc>
                        <w:tc>
                          <w:tcPr>
                            <w:tcW w:w="600" w:type="dxa"/>
                            <w:tcBorders>
                              <w:top w:val="nil"/>
                              <w:left w:val="nil"/>
                              <w:bottom w:val="double" w:sz="6" w:space="0" w:color="auto"/>
                              <w:right w:val="nil"/>
                            </w:tcBorders>
                            <w:shd w:val="clear" w:color="auto" w:fill="auto"/>
                            <w:noWrap/>
                            <w:vAlign w:val="bottom"/>
                            <w:hideMark/>
                          </w:tcPr>
                          <w:p w14:paraId="03E5B016" w14:textId="77777777" w:rsidR="00C560C6" w:rsidRPr="00C560C6" w:rsidRDefault="00C560C6" w:rsidP="00C560C6">
                            <w:pPr>
                              <w:jc w:val="center"/>
                              <w:rPr>
                                <w:color w:val="000000"/>
                                <w:sz w:val="16"/>
                                <w:szCs w:val="16"/>
                              </w:rPr>
                            </w:pPr>
                            <w:r w:rsidRPr="00C560C6">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
                          <w:p w14:paraId="1DA0F889" w14:textId="77777777" w:rsidR="00C560C6" w:rsidRPr="00C560C6" w:rsidRDefault="00C560C6" w:rsidP="00C560C6">
                            <w:pPr>
                              <w:jc w:val="center"/>
                              <w:rPr>
                                <w:color w:val="000000"/>
                                <w:sz w:val="16"/>
                                <w:szCs w:val="16"/>
                              </w:rPr>
                            </w:pPr>
                            <w:r w:rsidRPr="00C560C6">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
                          <w:p w14:paraId="436B709E" w14:textId="77777777" w:rsidR="00C560C6" w:rsidRPr="00C560C6" w:rsidRDefault="00C560C6" w:rsidP="00C560C6">
                            <w:pPr>
                              <w:jc w:val="center"/>
                              <w:rPr>
                                <w:color w:val="000000"/>
                                <w:sz w:val="16"/>
                                <w:szCs w:val="16"/>
                              </w:rPr>
                            </w:pPr>
                            <w:r w:rsidRPr="00C560C6">
                              <w:rPr>
                                <w:color w:val="000000"/>
                                <w:sz w:val="16"/>
                                <w:szCs w:val="16"/>
                              </w:rPr>
                              <w:t>2.492</w:t>
                            </w:r>
                          </w:p>
                        </w:tc>
                        <w:tc>
                          <w:tcPr>
                            <w:tcW w:w="600" w:type="dxa"/>
                            <w:tcBorders>
                              <w:top w:val="nil"/>
                              <w:left w:val="nil"/>
                              <w:bottom w:val="double" w:sz="6" w:space="0" w:color="auto"/>
                              <w:right w:val="nil"/>
                            </w:tcBorders>
                            <w:shd w:val="clear" w:color="auto" w:fill="auto"/>
                            <w:noWrap/>
                            <w:vAlign w:val="bottom"/>
                            <w:hideMark/>
                          </w:tcPr>
                          <w:p w14:paraId="0BCC36DE" w14:textId="77777777" w:rsidR="00C560C6" w:rsidRPr="00C560C6" w:rsidRDefault="00C560C6" w:rsidP="00C560C6">
                            <w:pPr>
                              <w:jc w:val="center"/>
                              <w:rPr>
                                <w:color w:val="000000"/>
                                <w:sz w:val="16"/>
                                <w:szCs w:val="16"/>
                              </w:rPr>
                            </w:pPr>
                            <w:r w:rsidRPr="00C560C6">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
                          <w:p w14:paraId="3461917B" w14:textId="77777777" w:rsidR="00C560C6" w:rsidRPr="00C560C6" w:rsidRDefault="00C560C6" w:rsidP="00C560C6">
                            <w:pPr>
                              <w:jc w:val="center"/>
                              <w:rPr>
                                <w:color w:val="000000"/>
                                <w:sz w:val="16"/>
                                <w:szCs w:val="16"/>
                              </w:rPr>
                            </w:pPr>
                            <w:r w:rsidRPr="00C560C6">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
                          <w:p w14:paraId="1E16E351" w14:textId="77777777" w:rsidR="00C560C6" w:rsidRPr="00C560C6" w:rsidRDefault="00C560C6" w:rsidP="00C560C6">
                            <w:pPr>
                              <w:jc w:val="center"/>
                              <w:rPr>
                                <w:color w:val="000000"/>
                                <w:sz w:val="16"/>
                                <w:szCs w:val="16"/>
                              </w:rPr>
                            </w:pPr>
                            <w:r w:rsidRPr="00C560C6">
                              <w:rPr>
                                <w:color w:val="000000"/>
                                <w:sz w:val="16"/>
                                <w:szCs w:val="16"/>
                              </w:rPr>
                              <w:t>1.415</w:t>
                            </w:r>
                          </w:p>
                        </w:tc>
                      </w:tr>
                    </w:tbl>
                    <w:p w14:paraId="45693A84" w14:textId="7F68D16B" w:rsidR="00C94FE1" w:rsidRPr="00413854" w:rsidRDefault="00C94FE1" w:rsidP="005552EA">
                      <w:pPr>
                        <w:pStyle w:val="FigureCaption"/>
                        <w:jc w:val="center"/>
                      </w:pPr>
                      <w:r>
                        <w:fldChar w:fldCharType="end"/>
                      </w:r>
                      <w:r>
                        <w:rPr>
                          <w:i/>
                          <w:iCs/>
                        </w:rPr>
                        <w:t>uncert</w:t>
                      </w:r>
                      <w:r>
                        <w:t xml:space="preserve"> is the measurement uncertainty including stage error: RMS error augmented according to eqn </w:t>
                      </w:r>
                      <w:r>
                        <w:fldChar w:fldCharType="begin"/>
                      </w:r>
                      <w:r>
                        <w:instrText xml:space="preserve"> REF _Ref85714067 \h  \* MERGEFORMAT </w:instrText>
                      </w:r>
                      <w:r>
                        <w:fldChar w:fldCharType="separate"/>
                      </w:r>
                      <w:r w:rsidR="0059644A">
                        <w:t>(</w:t>
                      </w:r>
                      <w:r w:rsidR="0059644A">
                        <w:rPr>
                          <w:noProof/>
                        </w:rPr>
                        <w:t>10</w:t>
                      </w:r>
                      <w:r>
                        <w:fldChar w:fldCharType="end"/>
                      </w:r>
                      <w:r>
                        <w:t>).</w:t>
                      </w:r>
                    </w:p>
                  </w:txbxContent>
                </v:textbox>
                <w10:wrap type="topAndBottom" anchorx="margin" anchory="margin"/>
                <w10:anchorlock/>
              </v:shape>
            </w:pict>
          </mc:Fallback>
        </mc:AlternateConten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B63BA0">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D502A0">
        <w:rPr>
          <w:rFonts w:eastAsiaTheme="minorEastAsia"/>
        </w:rPr>
        <w:fldChar w:fldCharType="separate"/>
      </w:r>
      <w:r w:rsidR="002207C6" w:rsidRPr="002207C6">
        <w:rPr>
          <w:rFonts w:eastAsiaTheme="minorEastAsia"/>
          <w:noProof/>
        </w:rPr>
        <w:t>[26]</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t>
      </w:r>
      <w:del w:id="78" w:author="robmacl53@gmail.com" w:date="2024-01-28T12:37:00Z">
        <w:r w:rsidR="001B7DBD" w:rsidDel="00972E4C">
          <w:rPr>
            <w:rFonts w:eastAsiaTheme="minorEastAsia"/>
          </w:rPr>
          <w:delText xml:space="preserve">works </w:delText>
        </w:r>
      </w:del>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proofErr w:type="gramStart"/>
      <w:r w:rsidR="00023879">
        <w:rPr>
          <w:rFonts w:eastAsiaTheme="minorEastAsia"/>
        </w:rPr>
        <w:t>in order to</w:t>
      </w:r>
      <w:proofErr w:type="gramEnd"/>
      <w:r w:rsidR="00023879">
        <w:rPr>
          <w:rFonts w:eastAsiaTheme="minorEastAsia"/>
        </w:rPr>
        <w:t xml:space="preserve">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the 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59644A">
        <w:rPr>
          <w:rFonts w:eastAsiaTheme="minorEastAsia"/>
        </w:rPr>
        <w:t>VII</w:t>
      </w:r>
      <w:r w:rsidR="001E2833">
        <w:rPr>
          <w:rFonts w:eastAsiaTheme="minorEastAsia"/>
        </w:rPr>
        <w:fldChar w:fldCharType="end"/>
      </w:r>
      <w:r w:rsidR="001E2833">
        <w:rPr>
          <w:rFonts w:eastAsiaTheme="minorEastAsia"/>
        </w:rPr>
        <w:t xml:space="preserve"> output 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59644A">
        <w:t>(</w:t>
      </w:r>
      <w:r w:rsidR="0059644A">
        <w:rPr>
          <w:noProof/>
        </w:rPr>
        <w:t>10</w:t>
      </w:r>
      <w:r w:rsidR="0059644A">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4DE2B298" w14:textId="5D3FCAE8" w:rsidR="00053948" w:rsidRDefault="00053948" w:rsidP="00132EB4">
      <w:pPr>
        <w:pStyle w:val="Text"/>
        <w:rPr>
          <w:rFonts w:eastAsiaTheme="minorEastAsia"/>
        </w:rPr>
      </w:pPr>
      <w:del w:id="79" w:author="robmacl53@gmail.com" w:date="2024-01-28T12:38:00Z">
        <w:r w:rsidDel="00972E4C">
          <w:rPr>
            <w:rFonts w:eastAsiaTheme="minorEastAsia"/>
          </w:rPr>
          <w:delText>paffle</w:delText>
        </w:r>
      </w:del>
    </w:p>
    <w:p w14:paraId="0EEDD53B" w14:textId="49467D2B"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273D5CB8" w:rsidR="000A023C" w:rsidRPr="00F9214C" w:rsidRDefault="00C457FD" w:rsidP="000A023C">
      <w:pPr>
        <w:pStyle w:val="Text"/>
      </w:pPr>
      <w:r>
        <w:rPr>
          <w:rFonts w:eastAsiaTheme="minorEastAsia"/>
        </w:rPr>
        <w:t xml:space="preserve">What happens when the calibration data does not cover the operation workspace? While we understand that </w:t>
      </w:r>
      <w:r w:rsidR="00B01DA7">
        <w:rPr>
          <w:rFonts w:eastAsiaTheme="minorEastAsia"/>
        </w:rPr>
        <w:t xml:space="preserve">such                                   </w:t>
      </w:r>
      <w:r>
        <w:rPr>
          <w:rFonts w:eastAsiaTheme="minorEastAsia"/>
        </w:rPr>
        <w:t xml:space="preserve"> mismatch is not good, it may not be appreciated how severe the accuracy degradation may be.  Table </w:t>
      </w:r>
      <w:r w:rsidR="00C72F7B">
        <w:rPr>
          <w:rFonts w:eastAsiaTheme="minorEastAsia"/>
        </w:rPr>
        <w:t>III</w:t>
      </w:r>
      <w:r>
        <w:rPr>
          <w:rFonts w:eastAsiaTheme="minorEastAsia"/>
        </w:rPr>
        <w:t xml:space="preserve"> shows the effect of </w:t>
      </w:r>
      <w:r w:rsidR="000A023C">
        <w:rPr>
          <w:rFonts w:eastAsiaTheme="minorEastAsia"/>
        </w:rPr>
        <w:t>adding dimensions of motion</w:t>
      </w:r>
      <w:r>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5E8EDFEC" w:rsidR="00F9214C" w:rsidRDefault="00DC5E29" w:rsidP="0058538F">
      <w:pPr>
        <w:pStyle w:val="Text"/>
      </w:pPr>
      <w:r>
        <w:rPr>
          <w:rFonts w:eastAsiaTheme="minorEastAsia"/>
        </w:rPr>
        <w:lastRenderedPageBreak/>
        <w:t>Since sensor motion is usually 6DOF</w:t>
      </w:r>
      <w:r w:rsidR="002E0D4C">
        <w:rPr>
          <w:rFonts w:eastAsiaTheme="minorEastAsia"/>
        </w:rPr>
        <w:t>,</w:t>
      </w:r>
      <w:r>
        <w:rPr>
          <w:rFonts w:eastAsiaTheme="minorEastAsia"/>
        </w:rPr>
        <w:t xml:space="preserve"> it is at a minimum necessary to calibrate and test </w:t>
      </w:r>
      <w:r w:rsidR="008B5547">
        <w:rPr>
          <w:rFonts w:eastAsiaTheme="minorEastAsia"/>
        </w:rPr>
        <w:t>all axes of sensor rotation.</w:t>
      </w:r>
      <w:r>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Pr>
          <w:rFonts w:eastAsiaTheme="minorEastAsia"/>
        </w:rPr>
        <w:t xml:space="preserve"> </w:t>
      </w:r>
      <w:r w:rsidR="008B5547">
        <w:rPr>
          <w:rFonts w:eastAsiaTheme="minorEastAsia"/>
        </w:rPr>
        <w:t>operate</w:t>
      </w:r>
      <w:r>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is often unnecessary in surgical applications.) </w:t>
      </w:r>
      <w:r w:rsidR="008142B6" w:rsidRPr="00F9214C">
        <w:t xml:space="preserve">Comparing the ‘†’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A9D77FC" w:rsidR="0058538F" w:rsidRDefault="00425B9B" w:rsidP="00425B9B">
      <w:pPr>
        <w:pStyle w:val="Heading2"/>
      </w:pPr>
      <w:r>
        <w:t>Linearity</w:t>
      </w:r>
    </w:p>
    <w:p w14:paraId="3C61E054" w14:textId="2A3142AB" w:rsidR="00E5422D" w:rsidRDefault="00F23A35" w:rsidP="00AA3F93">
      <w:pPr>
        <w:ind w:firstLine="202"/>
        <w:jc w:val="both"/>
      </w:pPr>
      <w:r>
        <w:rPr>
          <w:noProof/>
        </w:rPr>
        <mc:AlternateContent>
          <mc:Choice Requires="wps">
            <w:drawing>
              <wp:anchor distT="45720" distB="45720" distL="114300" distR="114300" simplePos="0" relativeHeight="251667456" behindDoc="0" locked="1" layoutInCell="1" allowOverlap="0" wp14:anchorId="5F310055" wp14:editId="671BBD7B">
                <wp:simplePos x="0" y="0"/>
                <wp:positionH relativeFrom="margin">
                  <wp:align>center</wp:align>
                </wp:positionH>
                <wp:positionV relativeFrom="margin">
                  <wp:align>top</wp:align>
                </wp:positionV>
                <wp:extent cx="6254496" cy="1554480"/>
                <wp:effectExtent l="0" t="0" r="0" b="762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4496" cy="155448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0405E275" w14:textId="0E0787B2"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59644A">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r w:rsidRPr="00C560C6">
                                    <w:rPr>
                                      <w:color w:val="000000"/>
                                      <w:sz w:val="16"/>
                                      <w:szCs w:val="16"/>
                                    </w:rPr>
                                    <w:t>Rxyz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1EDB8508"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59644A">
                              <w:t>VIII.G</w:t>
                            </w:r>
                            <w:r w:rsidR="005E649B">
                              <w:fldChar w:fldCharType="end"/>
                            </w:r>
                            <w:r w:rsidR="005E649B">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44" type="#_x0000_t202" style="position:absolute;left:0;text-align:left;margin-left:0;margin-top:0;width:492.5pt;height:122.4pt;z-index:25166745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" o:allowoverlap="f" stroked="f">
                <v:textbox>
                  <w:txbxContent>
                    <w:p w14:paraId="7182B4C3" w14:textId="1CC1D25B" w:rsidR="00C94FE1" w:rsidRDefault="00C94FE1" w:rsidP="00BD79A2">
                      <w:pPr>
                        <w:pStyle w:val="TableTitle"/>
                      </w:pPr>
                      <w:r>
                        <w:t>Table III</w:t>
                      </w:r>
                    </w:p>
                    <w:p w14:paraId="0405E275" w14:textId="0E0787B2"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59644A">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r w:rsidRPr="00C560C6">
                              <w:rPr>
                                <w:color w:val="000000"/>
                                <w:sz w:val="16"/>
                                <w:szCs w:val="16"/>
                              </w:rPr>
                              <w:t>Rxyz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1EDB8508"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59644A">
                        <w:t>VIII.G</w:t>
                      </w:r>
                      <w:r w:rsidR="005E649B">
                        <w:fldChar w:fldCharType="end"/>
                      </w:r>
                      <w:r w:rsidR="005E649B">
                        <w:t>.</w:t>
                      </w:r>
                    </w:p>
                  </w:txbxContent>
                </v:textbox>
                <w10:wrap type="topAndBottom" anchorx="margin" anchory="margin"/>
                <w10:anchorlock/>
              </v:shape>
            </w:pict>
          </mc:Fallback>
        </mc:AlternateContent>
      </w:r>
      <w:r w:rsidR="00425B9B">
        <w:t xml:space="preserve">Measuring position error on the sort of wide-spaced data used in calibration does not directly test </w:t>
      </w:r>
      <w:r w:rsidR="00AA3F93">
        <w:t xml:space="preserve">what relative </w:t>
      </w:r>
      <w:r w:rsidR="00425B9B">
        <w:t xml:space="preserve">accuracy </w:t>
      </w:r>
      <w:r w:rsidR="00AA3F93">
        <w:t>can be expected during fine scale motion</w:t>
      </w:r>
      <w:r w:rsidR="00425B9B">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 xml:space="preserve">It would require an entirely impractical </w:t>
      </w:r>
      <w:proofErr w:type="gramStart"/>
      <w:r w:rsidR="00AA3F93">
        <w:t>number</w:t>
      </w:r>
      <w:proofErr w:type="gramEnd"/>
      <w:r w:rsidR="00AA3F93">
        <w:t xml:space="preserve">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w:t>
      </w:r>
      <w:proofErr w:type="gramStart"/>
      <w:r w:rsidR="000C35AA">
        <w:t xml:space="preserve">and </w:t>
      </w:r>
      <w:r w:rsidR="00482F47">
        <w:t>also</w:t>
      </w:r>
      <w:proofErr w:type="gramEnd"/>
      <w:r w:rsidR="00482F47">
        <w:t xml:space="preserve"> enables </w:t>
      </w:r>
      <w:r w:rsidR="00EF3472">
        <w:t xml:space="preserve">a </w:t>
      </w:r>
      <w:r w:rsidR="00482F47">
        <w:t>useful decomposition of the error.</w:t>
      </w:r>
    </w:p>
    <w:p w14:paraId="025F8532" w14:textId="0707E7B0" w:rsidR="00E5422D" w:rsidRDefault="00C50547" w:rsidP="00AA3F93">
      <w:pPr>
        <w:ind w:firstLine="202"/>
        <w:jc w:val="both"/>
      </w:pPr>
      <w:r>
        <w:rPr>
          <w:noProof/>
        </w:rPr>
        <mc:AlternateContent>
          <mc:Choice Requires="wps">
            <w:drawing>
              <wp:anchor distT="45720" distB="45720" distL="114300" distR="114300" simplePos="0" relativeHeight="251677696" behindDoc="0" locked="1" layoutInCell="1" allowOverlap="0" wp14:anchorId="256E5BE1" wp14:editId="10D12190">
                <wp:simplePos x="0" y="0"/>
                <wp:positionH relativeFrom="margin">
                  <wp:align>right</wp:align>
                </wp:positionH>
                <wp:positionV relativeFrom="margin">
                  <wp:align>bottom</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030408CA" w14:textId="2C6370B5" w:rsidR="00C560C6" w:rsidRDefault="00C94FE1" w:rsidP="00C560C6">
                            <w:pPr>
                              <w:pStyle w:val="TableTitle"/>
                            </w:pPr>
                            <w:r w:rsidRPr="0084672E">
                              <w:t>Cross coupling and nonlinearity during axis sweeps</w:t>
                            </w:r>
                            <w:r>
                              <w:fldChar w:fldCharType="begin"/>
                            </w:r>
                            <w:r>
                              <w:instrText xml:space="preserve"> LINK </w:instrText>
                            </w:r>
                            <w:r w:rsidR="0059644A">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zRyRz</w:t>
                                  </w:r>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5"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EdF&#10;lhQ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030408CA" w14:textId="2C6370B5" w:rsidR="00C560C6" w:rsidRDefault="00C94FE1" w:rsidP="00C560C6">
                      <w:pPr>
                        <w:pStyle w:val="TableTitle"/>
                      </w:pPr>
                      <w:r w:rsidRPr="0084672E">
                        <w:t>Cross coupling and nonlinearity during axis sweeps</w:t>
                      </w:r>
                      <w:r>
                        <w:fldChar w:fldCharType="begin"/>
                      </w:r>
                      <w:r>
                        <w:instrText xml:space="preserve"> LINK </w:instrText>
                      </w:r>
                      <w:r w:rsidR="0059644A">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zRyRz</w:t>
                            </w:r>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w10:anchorlock/>
              </v:shape>
            </w:pict>
          </mc:Fallback>
        </mc:AlternateContent>
      </w:r>
      <w:r w:rsidR="00BD4A66">
        <w:rPr>
          <w:noProof/>
        </w:rPr>
        <mc:AlternateContent>
          <mc:Choice Requires="wpc">
            <w:drawing>
              <wp:anchor distT="0" distB="0" distL="114300" distR="114300" simplePos="0" relativeHeight="251681792" behindDoc="0" locked="1" layoutInCell="1" allowOverlap="0" wp14:anchorId="4B3113B6" wp14:editId="2E410E5F">
                <wp:simplePos x="0" y="0"/>
                <wp:positionH relativeFrom="margin">
                  <wp:align>left</wp:align>
                </wp:positionH>
                <wp:positionV relativeFrom="margin">
                  <wp:align>bottom</wp:align>
                </wp:positionV>
                <wp:extent cx="3246435" cy="2615184"/>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9672" y="2006972"/>
                            <a:ext cx="3226448" cy="6079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58F88763" w:rsidR="00C94FE1" w:rsidRPr="00B376F6" w:rsidRDefault="00C94FE1" w:rsidP="00361331">
                              <w:pPr>
                                <w:pStyle w:val="FigureCaption"/>
                              </w:pPr>
                              <w:bookmarkStart w:id="80" w:name="_Ref83901462"/>
                              <w:r>
                                <w:t xml:space="preserve">Fig. </w:t>
                              </w:r>
                              <w:r>
                                <w:fldChar w:fldCharType="begin"/>
                              </w:r>
                              <w:r>
                                <w:instrText xml:space="preserve"> SEQ Figure \* ARABIC </w:instrText>
                              </w:r>
                              <w:r>
                                <w:fldChar w:fldCharType="separate"/>
                              </w:r>
                              <w:r w:rsidR="0059644A">
                                <w:rPr>
                                  <w:noProof/>
                                </w:rPr>
                                <w:t>9</w:t>
                              </w:r>
                              <w:r>
                                <w:rPr>
                                  <w:noProof/>
                                </w:rPr>
                                <w:fldChar w:fldCharType="end"/>
                              </w:r>
                              <w:bookmarkEnd w:id="80"/>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del w:id="81" w:author="robmacl53@gmail.com" w:date="2024-01-28T12:49:00Z">
                                <w:r w:rsidR="0020522E" w:rsidDel="001B0137">
                                  <w:delText xml:space="preserve"> Fig.</w:delText>
                                </w:r>
                              </w:del>
                              <w:ins w:id="82" w:author="robmacl53@gmail.com" w:date="2024-01-28T12:48:00Z">
                                <w:r w:rsidR="00B624ED">
                                  <w:t xml:space="preserve"> </w:t>
                                </w:r>
                              </w:ins>
                              <w:ins w:id="83" w:author="robmacl53@gmail.com" w:date="2024-01-28T12:49:00Z">
                                <w:r w:rsidR="001B0137">
                                  <w:fldChar w:fldCharType="begin"/>
                                </w:r>
                                <w:r w:rsidR="001B0137">
                                  <w:instrText xml:space="preserve"> REF _Ref83915264 \h </w:instrText>
                                </w:r>
                              </w:ins>
                              <w:r w:rsidR="001B0137">
                                <w:fldChar w:fldCharType="separate"/>
                              </w:r>
                              <w:r w:rsidR="0059644A">
                                <w:t xml:space="preserve">Fig. </w:t>
                              </w:r>
                              <w:r w:rsidR="0059644A">
                                <w:rPr>
                                  <w:noProof/>
                                </w:rPr>
                                <w:t>10</w:t>
                              </w:r>
                              <w:ins w:id="84" w:author="robmacl53@gmail.com" w:date="2024-01-28T12:49:00Z">
                                <w:r w:rsidR="001B0137">
                                  <w:fldChar w:fldCharType="end"/>
                                </w:r>
                              </w:ins>
                              <w:del w:id="85" w:author="robmacl53@gmail.com" w:date="2024-01-28T12:48:00Z">
                                <w:r w:rsidR="0020522E" w:rsidDel="00B624ED">
                                  <w:delText xml:space="preserve"> </w:delText>
                                </w:r>
                              </w:del>
                              <w:del w:id="86" w:author="robmacl53@gmail.com" w:date="2024-01-28T12:50:00Z">
                                <w:r w:rsidR="0020522E" w:rsidDel="001B0137">
                                  <w:delText>10</w:delText>
                                </w:r>
                              </w:del>
                              <w:r w:rsidR="0020522E">
                                <w:t xml:space="preserve"> which summarizes this data </w:t>
                              </w:r>
                              <w:del w:id="87" w:author="robmacl53@gmail.com" w:date="2024-01-28T12:42:00Z">
                                <w:r w:rsidR="0020522E" w:rsidDel="006F0950">
                                  <w:delText>by the</w:delText>
                                </w:r>
                              </w:del>
                              <w:ins w:id="88" w:author="robmacl53@gmail.com" w:date="2024-01-28T12:42:00Z">
                                <w:r w:rsidR="006F0950">
                                  <w:t xml:space="preserve">as </w:t>
                                </w:r>
                              </w:ins>
                              <w:ins w:id="89" w:author="robmacl53@gmail.com" w:date="2024-01-28T12:44:00Z">
                                <w:r w:rsidR="00B624ED">
                                  <w:t xml:space="preserve">rotation and translation </w:t>
                                </w:r>
                              </w:ins>
                              <w:ins w:id="90" w:author="robmacl53@gmail.com" w:date="2024-01-28T12:43:00Z">
                                <w:r w:rsidR="006F0950">
                                  <w:t xml:space="preserve">error </w:t>
                                </w:r>
                              </w:ins>
                              <w:del w:id="91" w:author="robmacl53@gmail.com" w:date="2024-01-28T12:43:00Z">
                                <w:r w:rsidR="0020522E" w:rsidDel="006F0950">
                                  <w:delText xml:space="preserve"> </w:delText>
                                </w:r>
                              </w:del>
                              <w:r w:rsidR="0020522E">
                                <w:t>vector magnitudes</w:t>
                              </w:r>
                              <w:ins w:id="92" w:author="robmacl53@gmail.com" w:date="2024-01-28T12:43:00Z">
                                <w:r w:rsidR="006F0950">
                                  <w:t>.</w:t>
                                </w:r>
                              </w:ins>
                              <w:del w:id="93" w:author="robmacl53@gmail.com" w:date="2024-01-28T12:43:00Z">
                                <w:r w:rsidR="0020522E" w:rsidDel="006F0950">
                                  <w:delText xml:space="preserve"> of </w:delText>
                                </w:r>
                              </w:del>
                              <w:del w:id="94" w:author="robmacl53@gmail.com" w:date="2024-01-28T12:42:00Z">
                                <w:r w:rsidR="0020522E" w:rsidDel="006F0950">
                                  <w:delText>direct and cross error.</w:delText>
                                </w:r>
                              </w:del>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3">
                            <a:extLst>
                              <a:ext uri="{96DAC541-7B7A-43D3-8B79-37D633B846F1}">
                                <asvg:svgBlip xmlns:asvg="http://schemas.microsoft.com/office/drawing/2016/SVG/main" r:embed="rId24"/>
                              </a:ext>
                            </a:extLst>
                          </a:blip>
                          <a:srcRect l="1602" t="3978" r="1602"/>
                          <a:stretch/>
                        </pic:blipFill>
                        <pic:spPr bwMode="auto">
                          <a:xfrm>
                            <a:off x="214885" y="12065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4642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1995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6" editas="canvas" style="position:absolute;left:0;text-align:left;margin-left:0;margin-top:0;width:255.6pt;height:205.9pt;z-index:251681792;mso-position-horizontal:left;mso-position-horizontal-relative:margin;mso-position-vertical:bottom;mso-position-vertical-relative:margin;mso-width-relative:margin;mso-height-relative:margin" coordsize="32461,2614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" o:allowoverlap="f">
                <v:shape id="_x0000_s1147" type="#_x0000_t75" style="position:absolute;width:32461;height:26149;visibility:visible;mso-wrap-style:square">
                  <v:fill o:detectmouseclick="t"/>
                  <v:path o:connecttype="none"/>
                </v:shape>
                <v:shape id="Text Box 84" o:spid="_x0000_s1148" type="#_x0000_t202" style="position:absolute;left:196;top:20069;width:32265;height:6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58F88763" w:rsidR="00C94FE1" w:rsidRPr="00B376F6" w:rsidRDefault="00C94FE1" w:rsidP="00361331">
                        <w:pPr>
                          <w:pStyle w:val="FigureCaption"/>
                        </w:pPr>
                        <w:bookmarkStart w:id="95" w:name="_Ref83901462"/>
                        <w:r>
                          <w:t xml:space="preserve">Fig. </w:t>
                        </w:r>
                        <w:r>
                          <w:fldChar w:fldCharType="begin"/>
                        </w:r>
                        <w:r>
                          <w:instrText xml:space="preserve"> SEQ Figure \* ARABIC </w:instrText>
                        </w:r>
                        <w:r>
                          <w:fldChar w:fldCharType="separate"/>
                        </w:r>
                        <w:r w:rsidR="0059644A">
                          <w:rPr>
                            <w:noProof/>
                          </w:rPr>
                          <w:t>9</w:t>
                        </w:r>
                        <w:r>
                          <w:rPr>
                            <w:noProof/>
                          </w:rPr>
                          <w:fldChar w:fldCharType="end"/>
                        </w:r>
                        <w:bookmarkEnd w:id="95"/>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del w:id="96" w:author="robmacl53@gmail.com" w:date="2024-01-28T12:49:00Z">
                          <w:r w:rsidR="0020522E" w:rsidDel="001B0137">
                            <w:delText xml:space="preserve"> Fig.</w:delText>
                          </w:r>
                        </w:del>
                        <w:ins w:id="97" w:author="robmacl53@gmail.com" w:date="2024-01-28T12:48:00Z">
                          <w:r w:rsidR="00B624ED">
                            <w:t xml:space="preserve"> </w:t>
                          </w:r>
                        </w:ins>
                        <w:ins w:id="98" w:author="robmacl53@gmail.com" w:date="2024-01-28T12:49:00Z">
                          <w:r w:rsidR="001B0137">
                            <w:fldChar w:fldCharType="begin"/>
                          </w:r>
                          <w:r w:rsidR="001B0137">
                            <w:instrText xml:space="preserve"> REF _Ref83915264 \h </w:instrText>
                          </w:r>
                        </w:ins>
                        <w:r w:rsidR="001B0137">
                          <w:fldChar w:fldCharType="separate"/>
                        </w:r>
                        <w:r w:rsidR="0059644A">
                          <w:t xml:space="preserve">Fig. </w:t>
                        </w:r>
                        <w:r w:rsidR="0059644A">
                          <w:rPr>
                            <w:noProof/>
                          </w:rPr>
                          <w:t>10</w:t>
                        </w:r>
                        <w:ins w:id="99" w:author="robmacl53@gmail.com" w:date="2024-01-28T12:49:00Z">
                          <w:r w:rsidR="001B0137">
                            <w:fldChar w:fldCharType="end"/>
                          </w:r>
                        </w:ins>
                        <w:del w:id="100" w:author="robmacl53@gmail.com" w:date="2024-01-28T12:48:00Z">
                          <w:r w:rsidR="0020522E" w:rsidDel="00B624ED">
                            <w:delText xml:space="preserve"> </w:delText>
                          </w:r>
                        </w:del>
                        <w:del w:id="101" w:author="robmacl53@gmail.com" w:date="2024-01-28T12:50:00Z">
                          <w:r w:rsidR="0020522E" w:rsidDel="001B0137">
                            <w:delText>10</w:delText>
                          </w:r>
                        </w:del>
                        <w:r w:rsidR="0020522E">
                          <w:t xml:space="preserve"> which summarizes this data </w:t>
                        </w:r>
                        <w:del w:id="102" w:author="robmacl53@gmail.com" w:date="2024-01-28T12:42:00Z">
                          <w:r w:rsidR="0020522E" w:rsidDel="006F0950">
                            <w:delText>by the</w:delText>
                          </w:r>
                        </w:del>
                        <w:ins w:id="103" w:author="robmacl53@gmail.com" w:date="2024-01-28T12:42:00Z">
                          <w:r w:rsidR="006F0950">
                            <w:t xml:space="preserve">as </w:t>
                          </w:r>
                        </w:ins>
                        <w:ins w:id="104" w:author="robmacl53@gmail.com" w:date="2024-01-28T12:44:00Z">
                          <w:r w:rsidR="00B624ED">
                            <w:t xml:space="preserve">rotation and translation </w:t>
                          </w:r>
                        </w:ins>
                        <w:ins w:id="105" w:author="robmacl53@gmail.com" w:date="2024-01-28T12:43:00Z">
                          <w:r w:rsidR="006F0950">
                            <w:t xml:space="preserve">error </w:t>
                          </w:r>
                        </w:ins>
                        <w:del w:id="106" w:author="robmacl53@gmail.com" w:date="2024-01-28T12:43:00Z">
                          <w:r w:rsidR="0020522E" w:rsidDel="006F0950">
                            <w:delText xml:space="preserve"> </w:delText>
                          </w:r>
                        </w:del>
                        <w:r w:rsidR="0020522E">
                          <w:t>vector magnitudes</w:t>
                        </w:r>
                        <w:ins w:id="107" w:author="robmacl53@gmail.com" w:date="2024-01-28T12:43:00Z">
                          <w:r w:rsidR="006F0950">
                            <w:t>.</w:t>
                          </w:r>
                        </w:ins>
                        <w:del w:id="108" w:author="robmacl53@gmail.com" w:date="2024-01-28T12:43:00Z">
                          <w:r w:rsidR="0020522E" w:rsidDel="006F0950">
                            <w:delText xml:space="preserve"> of </w:delText>
                          </w:r>
                        </w:del>
                        <w:del w:id="109" w:author="robmacl53@gmail.com" w:date="2024-01-28T12:42:00Z">
                          <w:r w:rsidR="0020522E" w:rsidDel="006F0950">
                            <w:delText>direct and cross error.</w:delText>
                          </w:r>
                        </w:del>
                      </w:p>
                    </w:txbxContent>
                  </v:textbox>
                </v:shape>
                <v:shape id="Picture 85" o:spid="_x0000_s1149" type="#_x0000_t75" style="position:absolute;left:2148;top:1206;width:30300;height:171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25" o:title="" croptop="2607f" cropleft="1050f" cropright="1050f"/>
                </v:shape>
                <v:shape id="Text Box 20" o:spid="_x0000_s1150" type="#_x0000_t202" style="position:absolute;left:598;top:4642;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51" type="#_x0000_t202" style="position:absolute;left:574;top:11995;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w10:anchorlock/>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59644A">
        <w:t xml:space="preserve">Fig. </w:t>
      </w:r>
      <w:r w:rsidR="0059644A">
        <w:rPr>
          <w:noProof/>
        </w:rPr>
        <w:t>9</w:t>
      </w:r>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73ABB3DE" w:rsidR="00482F47" w:rsidRDefault="00BB7E7A" w:rsidP="00482F47">
      <w:pPr>
        <w:ind w:firstLine="202"/>
        <w:jc w:val="both"/>
      </w:pPr>
      <w:r>
        <w:fldChar w:fldCharType="begin"/>
      </w:r>
      <w:r>
        <w:instrText xml:space="preserve"> REF _Ref83915264 \h </w:instrText>
      </w:r>
      <w:r>
        <w:fldChar w:fldCharType="separate"/>
      </w:r>
      <w:r w:rsidR="0059644A">
        <w:t xml:space="preserve">Fig. </w:t>
      </w:r>
      <w:r w:rsidR="0059644A">
        <w:rPr>
          <w:noProof/>
        </w:rPr>
        <w:t>10</w:t>
      </w:r>
      <w:r>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Savitzky-Golay </w:t>
      </w:r>
      <w:r w:rsidR="006C53CC" w:rsidRPr="00C97BF9">
        <w:t>filter.</w:t>
      </w:r>
      <w:r w:rsidR="006C53CC">
        <w:t xml:space="preserve"> </w:t>
      </w:r>
      <w:r w:rsidR="00A848FF" w:rsidRPr="00142E14">
        <w:t>The linearity at a point tells us the relative error that can be expected across a small motion.</w:t>
      </w:r>
      <w:r w:rsidR="00A848FF">
        <w:t xml:space="preserve"> </w:t>
      </w:r>
      <w:proofErr w:type="gramStart"/>
      <w:r w:rsidR="00A848FF">
        <w:t>The direct</w:t>
      </w:r>
      <w:proofErr w:type="gramEnd"/>
      <w:r w:rsidR="00A848FF">
        <w:t xml:space="preserve">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1C1B11E2"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r w:rsidR="0059644A">
        <w:t xml:space="preserve">Fig. </w:t>
      </w:r>
      <w:r w:rsidR="0059644A">
        <w:rPr>
          <w:noProof/>
        </w:rPr>
        <w:t>10</w:t>
      </w:r>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w:t>
      </w:r>
      <w:proofErr w:type="gramStart"/>
      <w:r w:rsidR="00E113B7">
        <w:t>similar to</w:t>
      </w:r>
      <w:proofErr w:type="gramEnd"/>
      <w:r w:rsidR="00E113B7">
        <w:t xml:space="preserve">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6D45AF11" w:rsidR="00ED7D38" w:rsidRPr="00ED7D38" w:rsidRDefault="006D0806" w:rsidP="00ED7D38">
      <w:pPr>
        <w:pStyle w:val="Heading1"/>
      </w:pPr>
      <w:r>
        <w:lastRenderedPageBreak/>
        <w:t>Discussion</w:t>
      </w:r>
    </w:p>
    <w:p w14:paraId="709A8976" w14:textId="704A4BAA" w:rsidR="003320CE" w:rsidRDefault="00C50547" w:rsidP="00490134">
      <w:pPr>
        <w:pStyle w:val="Text"/>
      </w:pPr>
      <w:r>
        <w:rPr>
          <w:noProof/>
        </w:rPr>
        <mc:AlternateContent>
          <mc:Choice Requires="wpc">
            <w:drawing>
              <wp:anchor distT="0" distB="0" distL="114300" distR="114300" simplePos="0" relativeHeight="251679744" behindDoc="0" locked="0" layoutInCell="1" allowOverlap="0" wp14:anchorId="60887E43" wp14:editId="140EF6EC">
                <wp:simplePos x="0" y="0"/>
                <wp:positionH relativeFrom="margin">
                  <wp:posOffset>6341</wp:posOffset>
                </wp:positionH>
                <wp:positionV relativeFrom="margin">
                  <wp:posOffset>667</wp:posOffset>
                </wp:positionV>
                <wp:extent cx="6574155" cy="3218180"/>
                <wp:effectExtent l="0" t="0" r="0" b="127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11122" y="2654931"/>
                            <a:ext cx="6563033" cy="5638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56091DF7" w:rsidR="00C94FE1" w:rsidRDefault="00C94FE1" w:rsidP="004254E4">
                              <w:pPr>
                                <w:pStyle w:val="FigureCaption"/>
                              </w:pPr>
                              <w:bookmarkStart w:id="110" w:name="_Ref83915264"/>
                              <w:r>
                                <w:t xml:space="preserve">Fig. </w:t>
                              </w:r>
                              <w:r>
                                <w:fldChar w:fldCharType="begin"/>
                              </w:r>
                              <w:r>
                                <w:instrText xml:space="preserve"> SEQ Figure \* ARABIC </w:instrText>
                              </w:r>
                              <w:r>
                                <w:fldChar w:fldCharType="separate"/>
                              </w:r>
                              <w:r w:rsidR="0059644A">
                                <w:rPr>
                                  <w:noProof/>
                                </w:rPr>
                                <w:t>10</w:t>
                              </w:r>
                              <w:r>
                                <w:rPr>
                                  <w:noProof/>
                                </w:rPr>
                                <w:fldChar w:fldCharType="end"/>
                              </w:r>
                              <w:bookmarkEnd w:id="110"/>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111" w:name="_Hlk157339161"/>
                              <w:ins w:id="112" w:author="robmacl53@gmail.com" w:date="2024-01-28T12:45:00Z">
                                <w:r w:rsidR="00B624ED">
                                  <w:t>In this figure</w:t>
                                </w:r>
                              </w:ins>
                              <w:del w:id="113" w:author="robmacl53@gmail.com" w:date="2024-01-28T12:45:00Z">
                                <w:r w:rsidR="0020522E" w:rsidDel="00B624ED">
                                  <w:delText>T</w:delText>
                                </w:r>
                              </w:del>
                              <w:ins w:id="114" w:author="robmacl53@gmail.com" w:date="2024-01-28T12:59:00Z">
                                <w:r w:rsidR="00D404DA">
                                  <w:t xml:space="preserve"> </w:t>
                                </w:r>
                              </w:ins>
                              <w:ins w:id="115" w:author="robmacl53@gmail.com" w:date="2024-01-28T12:45:00Z">
                                <w:r w:rsidR="00B624ED">
                                  <w:t>t</w:t>
                                </w:r>
                              </w:ins>
                              <w:r w:rsidR="0020522E">
                                <w:t xml:space="preserve">he data in </w:t>
                              </w:r>
                              <w:ins w:id="116" w:author="robmacl53@gmail.com" w:date="2024-01-28T12:50:00Z">
                                <w:r w:rsidR="001B0137">
                                  <w:fldChar w:fldCharType="begin"/>
                                </w:r>
                                <w:r w:rsidR="001B0137">
                                  <w:instrText xml:space="preserve"> REF _Ref83901462 \h </w:instrText>
                                </w:r>
                              </w:ins>
                              <w:r w:rsidR="001B0137">
                                <w:fldChar w:fldCharType="separate"/>
                              </w:r>
                              <w:r w:rsidR="0059644A">
                                <w:t xml:space="preserve">Fig. </w:t>
                              </w:r>
                              <w:r w:rsidR="0059644A">
                                <w:rPr>
                                  <w:noProof/>
                                </w:rPr>
                                <w:t>9</w:t>
                              </w:r>
                              <w:ins w:id="117" w:author="robmacl53@gmail.com" w:date="2024-01-28T12:50:00Z">
                                <w:r w:rsidR="001B0137">
                                  <w:fldChar w:fldCharType="end"/>
                                </w:r>
                                <w:r w:rsidR="001B0137">
                                  <w:t xml:space="preserve"> </w:t>
                                </w:r>
                              </w:ins>
                              <w:del w:id="118" w:author="robmacl53@gmail.com" w:date="2024-01-28T12:50:00Z">
                                <w:r w:rsidR="0020522E" w:rsidDel="001B0137">
                                  <w:delText xml:space="preserve">Fig. 9 </w:delText>
                                </w:r>
                              </w:del>
                              <w:del w:id="119" w:author="robmacl53@gmail.com" w:date="2024-01-28T12:45:00Z">
                                <w:r w:rsidR="0020522E" w:rsidDel="00B624ED">
                                  <w:delText xml:space="preserve">is </w:delText>
                                </w:r>
                                <w:r w:rsidR="00C710E3" w:rsidDel="00B624ED">
                                  <w:delText>here</w:delText>
                                </w:r>
                              </w:del>
                              <w:ins w:id="120" w:author="robmacl53@gmail.com" w:date="2024-01-28T12:45:00Z">
                                <w:r w:rsidR="00B624ED">
                                  <w:t>ha</w:t>
                                </w:r>
                              </w:ins>
                              <w:ins w:id="121" w:author="robmacl53@gmail.com" w:date="2024-01-28T12:46:00Z">
                                <w:r w:rsidR="00B624ED">
                                  <w:t>s been</w:t>
                                </w:r>
                              </w:ins>
                              <w:r w:rsidR="00C710E3">
                                <w:t xml:space="preserve"> reduced to</w:t>
                              </w:r>
                              <w:r w:rsidR="006D6A35">
                                <w:t xml:space="preserve"> two curves</w:t>
                              </w:r>
                              <w:r w:rsidR="00C710E3">
                                <w:t xml:space="preserve"> (see arrows)</w:t>
                              </w:r>
                              <w:r w:rsidR="006D6A35">
                                <w:t xml:space="preserve">: </w:t>
                              </w:r>
                              <w:bookmarkEnd w:id="111"/>
                              <w:r w:rsidR="006D6A35">
                                <w:t xml:space="preserve">the </w:t>
                              </w:r>
                              <w:r w:rsidR="00C710E3">
                                <w:t xml:space="preserve">absolute </w:t>
                              </w:r>
                              <w:r w:rsidR="006D6A35">
                                <w:t>error from rotation (Rz)</w:t>
                              </w:r>
                              <w:r w:rsidR="00C710E3">
                                <w:t xml:space="preserve">, which is the vector magnitudes of </w:t>
                              </w:r>
                              <w:ins w:id="122" w:author="robmacl53@gmail.com" w:date="2024-01-28T12:51:00Z">
                                <w:r w:rsidR="001B0137">
                                  <w:fldChar w:fldCharType="begin"/>
                                </w:r>
                                <w:r w:rsidR="001B0137">
                                  <w:instrText xml:space="preserve"> REF _Ref83901462 \h </w:instrText>
                                </w:r>
                              </w:ins>
                              <w:ins w:id="123" w:author="robmacl53@gmail.com" w:date="2024-01-28T12:51:00Z">
                                <w:r w:rsidR="001B0137">
                                  <w:fldChar w:fldCharType="separate"/>
                                </w:r>
                              </w:ins>
                              <w:r w:rsidR="0059644A">
                                <w:t xml:space="preserve">Fig. </w:t>
                              </w:r>
                              <w:r w:rsidR="0059644A">
                                <w:rPr>
                                  <w:noProof/>
                                </w:rPr>
                                <w:t>9</w:t>
                              </w:r>
                              <w:ins w:id="124" w:author="robmacl53@gmail.com" w:date="2024-01-28T12:51:00Z">
                                <w:r w:rsidR="001B0137">
                                  <w:fldChar w:fldCharType="end"/>
                                </w:r>
                              </w:ins>
                              <w:del w:id="125" w:author="robmacl53@gmail.com" w:date="2024-01-28T12:51:00Z">
                                <w:r w:rsidR="00C710E3" w:rsidDel="001B0137">
                                  <w:delText>Fig. 9</w:delText>
                                </w:r>
                              </w:del>
                              <w:r w:rsidR="00C710E3">
                                <w:t xml:space="preserve"> (</w:t>
                              </w:r>
                              <w:r w:rsidR="00804857">
                                <w:t>b</w:t>
                              </w:r>
                              <w:r w:rsidR="00C710E3">
                                <w:t xml:space="preserve">) and </w:t>
                              </w:r>
                              <w:ins w:id="126" w:author="robmacl53@gmail.com" w:date="2024-01-28T12:51:00Z">
                                <w:r w:rsidR="001B0137">
                                  <w:fldChar w:fldCharType="begin"/>
                                </w:r>
                                <w:r w:rsidR="001B0137">
                                  <w:instrText xml:space="preserve"> REF _Ref83901462 \h </w:instrText>
                                </w:r>
                              </w:ins>
                              <w:ins w:id="127" w:author="robmacl53@gmail.com" w:date="2024-01-28T12:51:00Z">
                                <w:r w:rsidR="001B0137">
                                  <w:fldChar w:fldCharType="separate"/>
                                </w:r>
                              </w:ins>
                              <w:r w:rsidR="0059644A">
                                <w:t xml:space="preserve">Fig. </w:t>
                              </w:r>
                              <w:r w:rsidR="0059644A">
                                <w:rPr>
                                  <w:noProof/>
                                </w:rPr>
                                <w:t>9</w:t>
                              </w:r>
                              <w:ins w:id="128" w:author="robmacl53@gmail.com" w:date="2024-01-28T12:51:00Z">
                                <w:r w:rsidR="001B0137">
                                  <w:fldChar w:fldCharType="end"/>
                                </w:r>
                              </w:ins>
                              <w:del w:id="129" w:author="robmacl53@gmail.com" w:date="2024-01-28T12:51:00Z">
                                <w:r w:rsidR="00C710E3" w:rsidDel="001B0137">
                                  <w:delText>Fig. 9</w:delText>
                                </w:r>
                              </w:del>
                              <w:r w:rsidR="00C710E3">
                                <w:t xml:space="preserve"> (</w:t>
                              </w:r>
                              <w:r w:rsidR="00804857">
                                <w:t>a</w:t>
                              </w:r>
                              <w:r w:rsidR="00C710E3">
                                <w:t>).</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6">
                            <a:extLst>
                              <a:ext uri="{96DAC541-7B7A-43D3-8B79-37D633B846F1}">
                                <asvg:svgBlip xmlns:asvg="http://schemas.microsoft.com/office/drawing/2016/SVG/main" r:embed="rId27"/>
                              </a:ext>
                            </a:extLst>
                          </a:blip>
                          <a:srcRect l="490" r="490"/>
                          <a:stretch/>
                        </pic:blipFill>
                        <pic:spPr bwMode="auto">
                          <a:xfrm>
                            <a:off x="2948" y="402734"/>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8">
                            <a:extLst>
                              <a:ext uri="{96DAC541-7B7A-43D3-8B79-37D633B846F1}">
                                <asvg:svgBlip xmlns:asvg="http://schemas.microsoft.com/office/drawing/2016/SVG/main" r:embed="rId29"/>
                              </a:ext>
                            </a:extLst>
                          </a:blip>
                          <a:srcRect l="1272" r="1272"/>
                          <a:stretch/>
                        </pic:blipFill>
                        <pic:spPr bwMode="auto">
                          <a:xfrm>
                            <a:off x="3185826" y="344914"/>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69976"/>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157624"/>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 name="Arrow: Left 14"/>
                        <wps:cNvSpPr/>
                        <wps:spPr>
                          <a:xfrm>
                            <a:off x="4616677" y="535449"/>
                            <a:ext cx="13999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Left 15"/>
                        <wps:cNvSpPr/>
                        <wps:spPr>
                          <a:xfrm>
                            <a:off x="4606054" y="1838343"/>
                            <a:ext cx="139700" cy="4508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52" editas="canvas" style="position:absolute;left:0;text-align:left;margin-left:.5pt;margin-top:.05pt;width:517.65pt;height:253.4pt;z-index:251679744;mso-position-horizontal-relative:margin;mso-position-vertical-relative:margin;mso-width-relative:margin;mso-height-relative:margin" coordsize="65741,3218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I2My4zMzMgNTYuMjgwNC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" o:allowoverlap="f">
                <v:shape id="_x0000_s1153" type="#_x0000_t75" style="position:absolute;width:65741;height:32181;visibility:visible;mso-wrap-style:square">
                  <v:fill o:detectmouseclick="t"/>
                  <v:path o:connecttype="none"/>
                </v:shape>
                <v:shape id="Text Box 84" o:spid="_x0000_s1154" type="#_x0000_t202" style="position:absolute;left:111;top:26549;width:65630;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56091DF7" w:rsidR="00C94FE1" w:rsidRDefault="00C94FE1" w:rsidP="004254E4">
                        <w:pPr>
                          <w:pStyle w:val="FigureCaption"/>
                        </w:pPr>
                        <w:bookmarkStart w:id="130" w:name="_Ref83915264"/>
                        <w:r>
                          <w:t xml:space="preserve">Fig. </w:t>
                        </w:r>
                        <w:r>
                          <w:fldChar w:fldCharType="begin"/>
                        </w:r>
                        <w:r>
                          <w:instrText xml:space="preserve"> SEQ Figure \* ARABIC </w:instrText>
                        </w:r>
                        <w:r>
                          <w:fldChar w:fldCharType="separate"/>
                        </w:r>
                        <w:r w:rsidR="0059644A">
                          <w:rPr>
                            <w:noProof/>
                          </w:rPr>
                          <w:t>10</w:t>
                        </w:r>
                        <w:r>
                          <w:rPr>
                            <w:noProof/>
                          </w:rPr>
                          <w:fldChar w:fldCharType="end"/>
                        </w:r>
                        <w:bookmarkEnd w:id="130"/>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131" w:name="_Hlk157339161"/>
                        <w:ins w:id="132" w:author="robmacl53@gmail.com" w:date="2024-01-28T12:45:00Z">
                          <w:r w:rsidR="00B624ED">
                            <w:t>In this figure</w:t>
                          </w:r>
                        </w:ins>
                        <w:del w:id="133" w:author="robmacl53@gmail.com" w:date="2024-01-28T12:45:00Z">
                          <w:r w:rsidR="0020522E" w:rsidDel="00B624ED">
                            <w:delText>T</w:delText>
                          </w:r>
                        </w:del>
                        <w:ins w:id="134" w:author="robmacl53@gmail.com" w:date="2024-01-28T12:59:00Z">
                          <w:r w:rsidR="00D404DA">
                            <w:t xml:space="preserve"> </w:t>
                          </w:r>
                        </w:ins>
                        <w:ins w:id="135" w:author="robmacl53@gmail.com" w:date="2024-01-28T12:45:00Z">
                          <w:r w:rsidR="00B624ED">
                            <w:t>t</w:t>
                          </w:r>
                        </w:ins>
                        <w:r w:rsidR="0020522E">
                          <w:t xml:space="preserve">he data in </w:t>
                        </w:r>
                        <w:ins w:id="136" w:author="robmacl53@gmail.com" w:date="2024-01-28T12:50:00Z">
                          <w:r w:rsidR="001B0137">
                            <w:fldChar w:fldCharType="begin"/>
                          </w:r>
                          <w:r w:rsidR="001B0137">
                            <w:instrText xml:space="preserve"> REF _Ref83901462 \h </w:instrText>
                          </w:r>
                        </w:ins>
                        <w:r w:rsidR="001B0137">
                          <w:fldChar w:fldCharType="separate"/>
                        </w:r>
                        <w:r w:rsidR="0059644A">
                          <w:t xml:space="preserve">Fig. </w:t>
                        </w:r>
                        <w:r w:rsidR="0059644A">
                          <w:rPr>
                            <w:noProof/>
                          </w:rPr>
                          <w:t>9</w:t>
                        </w:r>
                        <w:ins w:id="137" w:author="robmacl53@gmail.com" w:date="2024-01-28T12:50:00Z">
                          <w:r w:rsidR="001B0137">
                            <w:fldChar w:fldCharType="end"/>
                          </w:r>
                          <w:r w:rsidR="001B0137">
                            <w:t xml:space="preserve"> </w:t>
                          </w:r>
                        </w:ins>
                        <w:del w:id="138" w:author="robmacl53@gmail.com" w:date="2024-01-28T12:50:00Z">
                          <w:r w:rsidR="0020522E" w:rsidDel="001B0137">
                            <w:delText xml:space="preserve">Fig. 9 </w:delText>
                          </w:r>
                        </w:del>
                        <w:del w:id="139" w:author="robmacl53@gmail.com" w:date="2024-01-28T12:45:00Z">
                          <w:r w:rsidR="0020522E" w:rsidDel="00B624ED">
                            <w:delText xml:space="preserve">is </w:delText>
                          </w:r>
                          <w:r w:rsidR="00C710E3" w:rsidDel="00B624ED">
                            <w:delText>here</w:delText>
                          </w:r>
                        </w:del>
                        <w:ins w:id="140" w:author="robmacl53@gmail.com" w:date="2024-01-28T12:45:00Z">
                          <w:r w:rsidR="00B624ED">
                            <w:t>ha</w:t>
                          </w:r>
                        </w:ins>
                        <w:ins w:id="141" w:author="robmacl53@gmail.com" w:date="2024-01-28T12:46:00Z">
                          <w:r w:rsidR="00B624ED">
                            <w:t>s been</w:t>
                          </w:r>
                        </w:ins>
                        <w:r w:rsidR="00C710E3">
                          <w:t xml:space="preserve"> reduced to</w:t>
                        </w:r>
                        <w:r w:rsidR="006D6A35">
                          <w:t xml:space="preserve"> two curves</w:t>
                        </w:r>
                        <w:r w:rsidR="00C710E3">
                          <w:t xml:space="preserve"> (see arrows)</w:t>
                        </w:r>
                        <w:r w:rsidR="006D6A35">
                          <w:t xml:space="preserve">: </w:t>
                        </w:r>
                        <w:bookmarkEnd w:id="131"/>
                        <w:r w:rsidR="006D6A35">
                          <w:t xml:space="preserve">the </w:t>
                        </w:r>
                        <w:r w:rsidR="00C710E3">
                          <w:t xml:space="preserve">absolute </w:t>
                        </w:r>
                        <w:r w:rsidR="006D6A35">
                          <w:t>error from rotation (Rz)</w:t>
                        </w:r>
                        <w:r w:rsidR="00C710E3">
                          <w:t xml:space="preserve">, which is the vector magnitudes of </w:t>
                        </w:r>
                        <w:ins w:id="142" w:author="robmacl53@gmail.com" w:date="2024-01-28T12:51:00Z">
                          <w:r w:rsidR="001B0137">
                            <w:fldChar w:fldCharType="begin"/>
                          </w:r>
                          <w:r w:rsidR="001B0137">
                            <w:instrText xml:space="preserve"> REF _Ref83901462 \h </w:instrText>
                          </w:r>
                        </w:ins>
                        <w:ins w:id="143" w:author="robmacl53@gmail.com" w:date="2024-01-28T12:51:00Z">
                          <w:r w:rsidR="001B0137">
                            <w:fldChar w:fldCharType="separate"/>
                          </w:r>
                        </w:ins>
                        <w:r w:rsidR="0059644A">
                          <w:t xml:space="preserve">Fig. </w:t>
                        </w:r>
                        <w:r w:rsidR="0059644A">
                          <w:rPr>
                            <w:noProof/>
                          </w:rPr>
                          <w:t>9</w:t>
                        </w:r>
                        <w:ins w:id="144" w:author="robmacl53@gmail.com" w:date="2024-01-28T12:51:00Z">
                          <w:r w:rsidR="001B0137">
                            <w:fldChar w:fldCharType="end"/>
                          </w:r>
                        </w:ins>
                        <w:del w:id="145" w:author="robmacl53@gmail.com" w:date="2024-01-28T12:51:00Z">
                          <w:r w:rsidR="00C710E3" w:rsidDel="001B0137">
                            <w:delText>Fig. 9</w:delText>
                          </w:r>
                        </w:del>
                        <w:r w:rsidR="00C710E3">
                          <w:t xml:space="preserve"> (</w:t>
                        </w:r>
                        <w:r w:rsidR="00804857">
                          <w:t>b</w:t>
                        </w:r>
                        <w:r w:rsidR="00C710E3">
                          <w:t xml:space="preserve">) and </w:t>
                        </w:r>
                        <w:ins w:id="146" w:author="robmacl53@gmail.com" w:date="2024-01-28T12:51:00Z">
                          <w:r w:rsidR="001B0137">
                            <w:fldChar w:fldCharType="begin"/>
                          </w:r>
                          <w:r w:rsidR="001B0137">
                            <w:instrText xml:space="preserve"> REF _Ref83901462 \h </w:instrText>
                          </w:r>
                        </w:ins>
                        <w:ins w:id="147" w:author="robmacl53@gmail.com" w:date="2024-01-28T12:51:00Z">
                          <w:r w:rsidR="001B0137">
                            <w:fldChar w:fldCharType="separate"/>
                          </w:r>
                        </w:ins>
                        <w:r w:rsidR="0059644A">
                          <w:t xml:space="preserve">Fig. </w:t>
                        </w:r>
                        <w:r w:rsidR="0059644A">
                          <w:rPr>
                            <w:noProof/>
                          </w:rPr>
                          <w:t>9</w:t>
                        </w:r>
                        <w:ins w:id="148" w:author="robmacl53@gmail.com" w:date="2024-01-28T12:51:00Z">
                          <w:r w:rsidR="001B0137">
                            <w:fldChar w:fldCharType="end"/>
                          </w:r>
                        </w:ins>
                        <w:del w:id="149" w:author="robmacl53@gmail.com" w:date="2024-01-28T12:51:00Z">
                          <w:r w:rsidR="00C710E3" w:rsidDel="001B0137">
                            <w:delText>Fig. 9</w:delText>
                          </w:r>
                        </w:del>
                        <w:r w:rsidR="00C710E3">
                          <w:t xml:space="preserve"> (</w:t>
                        </w:r>
                        <w:r w:rsidR="00804857">
                          <w:t>a</w:t>
                        </w:r>
                        <w:r w:rsidR="00C710E3">
                          <w:t>).</w:t>
                        </w:r>
                      </w:p>
                    </w:txbxContent>
                  </v:textbox>
                </v:shape>
                <v:shape id="Picture 85" o:spid="_x0000_s1155" type="#_x0000_t75" style="position:absolute;left:29;top:4027;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30" o:title="" cropleft="321f" cropright="321f"/>
                </v:shape>
                <v:shape id="Graphic 86" o:spid="_x0000_s1156" type="#_x0000_t75" style="position:absolute;left:31858;top:3449;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31" o:title="" cropleft="834f" cropright="834f"/>
                </v:shape>
                <v:shape id="Text Box 20" o:spid="_x0000_s1157" type="#_x0000_t202" style="position:absolute;left:11813;top:1699;width:11624;height:2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8" type="#_x0000_t202" style="position:absolute;left:43525;top:1576;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4" o:spid="_x0000_s1159" type="#_x0000_t66" style="position:absolute;left:46166;top:5354;width:140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" adj="3527" fillcolor="#5b9bd5 [3204]" strokecolor="#1f4d78 [1604]" strokeweight="1pt"/>
                <v:shape id="Arrow: Left 15" o:spid="_x0000_s1160" type="#_x0000_t66" style="position:absolute;left:46060;top:18383;width:139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" adj="3485" fillcolor="#5b9bd5 [3204]" strokecolor="#1f4d78 [1604]" strokeweight="1pt"/>
                <w10:wrap type="topAndBottom" anchorx="margin" anchory="margin"/>
              </v:group>
            </w:pict>
          </mc:Fallback>
        </mc:AlternateContent>
      </w:r>
      <w:r w:rsidR="003320CE">
        <w:t xml:space="preserve">As the calibration component of the ILEMT open EMT design we only aimed to match the static accuracy of commercial </w:t>
      </w:r>
      <w:r w:rsidR="006D0806">
        <w:t>EMTs</w:t>
      </w:r>
      <w:r w:rsidR="003320CE">
        <w:t xml:space="preserve">. While we have not compared commercial trackers under the same conditions, published results </w:t>
      </w:r>
      <w:r w:rsidR="00761015">
        <w:t xml:space="preserve">such as </w:t>
      </w:r>
      <w:r w:rsidR="00761015">
        <w:fldChar w:fldCharType="begin" w:fldLock="1"/>
      </w:r>
      <w:r w:rsidR="00B63BA0">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761015">
        <w:fldChar w:fldCharType="separate"/>
      </w:r>
      <w:r w:rsidR="002207C6" w:rsidRPr="002207C6">
        <w:rPr>
          <w:noProof/>
        </w:rPr>
        <w:t>[19]</w:t>
      </w:r>
      <w:r w:rsidR="00761015">
        <w:fldChar w:fldCharType="end"/>
      </w:r>
      <w:r w:rsidR="00761015">
        <w:t xml:space="preserve"> suggest we have met and even surpassed this goal. We have achieved this using </w:t>
      </w:r>
      <w:proofErr w:type="gramStart"/>
      <w:r w:rsidR="00761015">
        <w:t>fairly simple</w:t>
      </w:r>
      <w:proofErr w:type="gramEnd"/>
      <w:r w:rsidR="00761015">
        <w:t xml:space="preserve"> and general methods</w:t>
      </w:r>
      <w:r w:rsidR="00EB3AD2">
        <w:t xml:space="preserve">, which is </w:t>
      </w:r>
      <w:r w:rsidR="00761015">
        <w:t>particularly surprising given our use of handmade sources.</w:t>
      </w:r>
    </w:p>
    <w:p w14:paraId="2CB15A26" w14:textId="08E77CF9" w:rsidR="00317FFE" w:rsidRDefault="001A42CF" w:rsidP="00490134">
      <w:pPr>
        <w:pStyle w:val="Text"/>
      </w:pPr>
      <w:r>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 xml:space="preserve">general matrix formulation based on linear transforms and linear </w:t>
      </w:r>
      <w:r w:rsidR="00637716">
        <w:t>homogeneous</w:t>
      </w:r>
      <w:r w:rsidR="002F0D94">
        <w:t xml:space="preserve">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F938B1A" w14:textId="375A673D" w:rsidR="004F56CE" w:rsidRDefault="0040260D" w:rsidP="00227976">
      <w:pPr>
        <w:pStyle w:val="ReferenceHead"/>
      </w:pPr>
      <w:commentRangeStart w:id="150"/>
      <w:r>
        <w:t>R</w:t>
      </w:r>
      <w:commentRangeEnd w:id="150"/>
      <w:r w:rsidR="0036641B">
        <w:rPr>
          <w:rStyle w:val="CommentReference"/>
          <w:smallCaps w:val="0"/>
          <w:kern w:val="0"/>
        </w:rPr>
        <w:commentReference w:id="150"/>
      </w:r>
      <w:r>
        <w:t>eferences</w:t>
      </w:r>
    </w:p>
    <w:p w14:paraId="0226F765" w14:textId="046E0395" w:rsidR="00B63BA0" w:rsidRPr="00B63BA0" w:rsidRDefault="00801A99" w:rsidP="00B63BA0">
      <w:pPr>
        <w:widowControl w:val="0"/>
        <w:autoSpaceDE w:val="0"/>
        <w:autoSpaceDN w:val="0"/>
        <w:adjustRightInd w:val="0"/>
        <w:ind w:left="640" w:hanging="640"/>
        <w:rPr>
          <w:noProof/>
          <w:sz w:val="16"/>
        </w:rPr>
      </w:pPr>
      <w:r w:rsidRPr="00227976">
        <w:rPr>
          <w:sz w:val="16"/>
          <w:szCs w:val="16"/>
        </w:rPr>
        <w:fldChar w:fldCharType="begin" w:fldLock="1"/>
      </w:r>
      <w:r w:rsidRPr="00227976">
        <w:rPr>
          <w:sz w:val="16"/>
          <w:szCs w:val="16"/>
        </w:rPr>
        <w:instrText xml:space="preserve">ADDIN Mendeley Bibliography CSL_BIBLIOGRAPHY </w:instrText>
      </w:r>
      <w:r w:rsidRPr="00227976">
        <w:rPr>
          <w:sz w:val="16"/>
          <w:szCs w:val="16"/>
        </w:rPr>
        <w:fldChar w:fldCharType="separate"/>
      </w:r>
      <w:r w:rsidR="00B63BA0" w:rsidRPr="00B63BA0">
        <w:rPr>
          <w:noProof/>
          <w:sz w:val="16"/>
        </w:rPr>
        <w:t>[1]</w:t>
      </w:r>
      <w:r w:rsidR="00B63BA0" w:rsidRPr="00B63BA0">
        <w:rPr>
          <w:noProof/>
          <w:sz w:val="16"/>
        </w:rPr>
        <w:tab/>
        <w:t xml:space="preserve">F. Raab, E. Blood, T. Steiner, and H. Jones, “Magnetic Position and Orientation Tracking System,” </w:t>
      </w:r>
      <w:r w:rsidR="00B63BA0" w:rsidRPr="00B63BA0">
        <w:rPr>
          <w:i/>
          <w:iCs/>
          <w:noProof/>
          <w:sz w:val="16"/>
        </w:rPr>
        <w:t>IEEE Trans. Aerosp. Electron. Syst.</w:t>
      </w:r>
      <w:r w:rsidR="00B63BA0" w:rsidRPr="00B63BA0">
        <w:rPr>
          <w:noProof/>
          <w:sz w:val="16"/>
        </w:rPr>
        <w:t>, vol. AES-15, no. 5, pp. 709–718, Sep. 1979, doi: 10.1109/TAES.1979.308860.</w:t>
      </w:r>
    </w:p>
    <w:p w14:paraId="2BED8AB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w:t>
      </w:r>
      <w:r w:rsidRPr="00B63BA0">
        <w:rPr>
          <w:noProof/>
          <w:sz w:val="16"/>
        </w:rPr>
        <w:tab/>
        <w:t xml:space="preserve">R. A. Maclachlan </w:t>
      </w:r>
      <w:r w:rsidRPr="00B63BA0">
        <w:rPr>
          <w:i/>
          <w:iCs/>
          <w:noProof/>
          <w:sz w:val="16"/>
        </w:rPr>
        <w:t>et al.</w:t>
      </w:r>
      <w:r w:rsidRPr="00B63BA0">
        <w:rPr>
          <w:noProof/>
          <w:sz w:val="16"/>
        </w:rPr>
        <w:t xml:space="preserve">, “Electromagnetic tracker for active handheld robotic systems,” in </w:t>
      </w:r>
      <w:r w:rsidRPr="00B63BA0">
        <w:rPr>
          <w:i/>
          <w:iCs/>
          <w:noProof/>
          <w:sz w:val="16"/>
        </w:rPr>
        <w:t>Proc IEEE Sensors Conf</w:t>
      </w:r>
      <w:r w:rsidRPr="00B63BA0">
        <w:rPr>
          <w:noProof/>
          <w:sz w:val="16"/>
        </w:rPr>
        <w:t>, Jan. 2016, p. accepted, doi: 10.1109/ICSENS.2016.7808415.</w:t>
      </w:r>
    </w:p>
    <w:p w14:paraId="52EFBB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3]</w:t>
      </w:r>
      <w:r w:rsidRPr="00B63BA0">
        <w:rPr>
          <w:noProof/>
          <w:sz w:val="16"/>
        </w:rPr>
        <w:tab/>
        <w:t xml:space="preserve">Robert A. MacLachlan, “In-Loop ElectroMagnetic Tracker,” </w:t>
      </w:r>
      <w:r w:rsidRPr="00B63BA0">
        <w:rPr>
          <w:i/>
          <w:iCs/>
          <w:noProof/>
          <w:sz w:val="16"/>
        </w:rPr>
        <w:t>Open Science Framework</w:t>
      </w:r>
      <w:r w:rsidRPr="00B63BA0">
        <w:rPr>
          <w:noProof/>
          <w:sz w:val="16"/>
        </w:rPr>
        <w:t>, 2024. https://osf.io/6fwjk/ (accessed Feb. 02, 2024).</w:t>
      </w:r>
    </w:p>
    <w:p w14:paraId="51F5CB0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4]</w:t>
      </w:r>
      <w:r w:rsidRPr="00B63BA0">
        <w:rPr>
          <w:noProof/>
          <w:sz w:val="16"/>
        </w:rPr>
        <w:tab/>
        <w:t xml:space="preserve">H. A. Jaeger </w:t>
      </w:r>
      <w:r w:rsidRPr="00B63BA0">
        <w:rPr>
          <w:i/>
          <w:iCs/>
          <w:noProof/>
          <w:sz w:val="16"/>
        </w:rPr>
        <w:t>et al.</w:t>
      </w:r>
      <w:r w:rsidRPr="00B63BA0">
        <w:rPr>
          <w:noProof/>
          <w:sz w:val="16"/>
        </w:rPr>
        <w:t xml:space="preserve">, “Anser EMT: the first open-source electromagnetic tracking platform for image-guided interventions,” </w:t>
      </w:r>
      <w:r w:rsidRPr="00B63BA0">
        <w:rPr>
          <w:i/>
          <w:iCs/>
          <w:noProof/>
          <w:sz w:val="16"/>
        </w:rPr>
        <w:t>Int. J. Comput. Assist. Radiol. Surg.</w:t>
      </w:r>
      <w:r w:rsidRPr="00B63BA0">
        <w:rPr>
          <w:noProof/>
          <w:sz w:val="16"/>
        </w:rPr>
        <w:t>, vol. 12, no. 6, pp. 1059–1067, 2017, doi: 10.1007/s11548-017-1568-7.</w:t>
      </w:r>
    </w:p>
    <w:p w14:paraId="5D7B304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5]</w:t>
      </w:r>
      <w:r w:rsidRPr="00B63BA0">
        <w:rPr>
          <w:noProof/>
          <w:sz w:val="16"/>
        </w:rPr>
        <w:tab/>
        <w:t xml:space="preserve">W. Kim, J. Song, and F. C. Park, “Closed-Form Position and Orientation Estimation for a Three-Axis Electromagnetic Tracking System,” </w:t>
      </w:r>
      <w:r w:rsidRPr="00B63BA0">
        <w:rPr>
          <w:i/>
          <w:iCs/>
          <w:noProof/>
          <w:sz w:val="16"/>
        </w:rPr>
        <w:t>IEEE Trans. Ind. Electron.</w:t>
      </w:r>
      <w:r w:rsidRPr="00B63BA0">
        <w:rPr>
          <w:noProof/>
          <w:sz w:val="16"/>
        </w:rPr>
        <w:t>, vol. 65, no. 5, pp. 4331–4337, 2018, doi: 10.1109/TIE.2017.2760244.</w:t>
      </w:r>
    </w:p>
    <w:p w14:paraId="59F8C28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6]</w:t>
      </w:r>
      <w:r w:rsidRPr="00B63BA0">
        <w:rPr>
          <w:noProof/>
          <w:sz w:val="16"/>
        </w:rPr>
        <w:tab/>
        <w:t xml:space="preserve">C. Hu, S. Song, X. Wang, M. Q.-H. H. Meng, and B. Li, “A novel positioning and orientation system based on three-axis magnetic coils,” </w:t>
      </w:r>
      <w:r w:rsidRPr="00B63BA0">
        <w:rPr>
          <w:i/>
          <w:iCs/>
          <w:noProof/>
          <w:sz w:val="16"/>
        </w:rPr>
        <w:t>IEEE Trans. Magn.</w:t>
      </w:r>
      <w:r w:rsidRPr="00B63BA0">
        <w:rPr>
          <w:noProof/>
          <w:sz w:val="16"/>
        </w:rPr>
        <w:t>, vol. 48, no. 7, pp. 2211–2219, Jul. 2012, doi: 10.1109/TMAG.2012.2188537.</w:t>
      </w:r>
    </w:p>
    <w:p w14:paraId="374AA21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7]</w:t>
      </w:r>
      <w:r w:rsidRPr="00B63BA0">
        <w:rPr>
          <w:noProof/>
          <w:sz w:val="16"/>
        </w:rPr>
        <w:tab/>
        <w:t xml:space="preserve">M. Teixeira Silva, E. Santos, L. Batista, and J. Araújo, “Alternative Analytical Solution for Position and Orientation in Electromagnetic Motion Tracking Systems,” </w:t>
      </w:r>
      <w:r w:rsidRPr="00B63BA0">
        <w:rPr>
          <w:i/>
          <w:iCs/>
          <w:noProof/>
          <w:sz w:val="16"/>
        </w:rPr>
        <w:t>WSEAS Trans. Syst.</w:t>
      </w:r>
      <w:r w:rsidRPr="00B63BA0">
        <w:rPr>
          <w:noProof/>
          <w:sz w:val="16"/>
        </w:rPr>
        <w:t>, vol. 16, pp. 225–233, Aug. 2017.</w:t>
      </w:r>
    </w:p>
    <w:p w14:paraId="4539DE7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8]</w:t>
      </w:r>
      <w:r w:rsidRPr="00B63BA0">
        <w:rPr>
          <w:noProof/>
          <w:sz w:val="16"/>
        </w:rPr>
        <w:tab/>
        <w:t>K. O’Donoghue, “Electromagnetic tracking and steering for catheter navigation,” University College Cork, 2014.</w:t>
      </w:r>
    </w:p>
    <w:p w14:paraId="58177FD3"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9]</w:t>
      </w:r>
      <w:r w:rsidRPr="00B63BA0">
        <w:rPr>
          <w:noProof/>
          <w:sz w:val="16"/>
        </w:rPr>
        <w:tab/>
        <w:t xml:space="preserve">T. Bien and G. Rose, “Algorithm for calibration of the electromagnetic tracking system,” in </w:t>
      </w:r>
      <w:r w:rsidRPr="00B63BA0">
        <w:rPr>
          <w:i/>
          <w:iCs/>
          <w:noProof/>
          <w:sz w:val="16"/>
        </w:rPr>
        <w:t>Proceedings of 2012 IEEE-EMBS International Conference on Biomedical and Health Informatics</w:t>
      </w:r>
      <w:r w:rsidRPr="00B63BA0">
        <w:rPr>
          <w:noProof/>
          <w:sz w:val="16"/>
        </w:rPr>
        <w:t>, 2012, pp. 85–88, doi: 10.1109/BHI.2012.6211512.</w:t>
      </w:r>
    </w:p>
    <w:p w14:paraId="188F954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0]</w:t>
      </w:r>
      <w:r w:rsidRPr="00B63BA0">
        <w:rPr>
          <w:noProof/>
          <w:sz w:val="16"/>
        </w:rPr>
        <w:tab/>
        <w:t xml:space="preserve">A. Plotkin, V. Kucher, Y. Horen, and E. Paperno, “A New Calibration Procedure for Magnetic Tracking Systems,” </w:t>
      </w:r>
      <w:r w:rsidRPr="00B63BA0">
        <w:rPr>
          <w:i/>
          <w:iCs/>
          <w:noProof/>
          <w:sz w:val="16"/>
        </w:rPr>
        <w:t>IEEE Trans. Magn.</w:t>
      </w:r>
      <w:r w:rsidRPr="00B63BA0">
        <w:rPr>
          <w:noProof/>
          <w:sz w:val="16"/>
        </w:rPr>
        <w:t>, vol. 44, no. 11, pp. 4525–4528, Nov. 2008, doi: 10.1109/TMAG.2008.2003056.</w:t>
      </w:r>
    </w:p>
    <w:p w14:paraId="575E6D2E"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1]</w:t>
      </w:r>
      <w:r w:rsidRPr="00B63BA0">
        <w:rPr>
          <w:noProof/>
          <w:sz w:val="16"/>
        </w:rPr>
        <w:tab/>
        <w:t xml:space="preserve">Xin Ge, Yifeng Wang, Ning Ding, Xiaomei Wu, Yuanyuan Wang, and Zuxiang Fang, “An Electromagnetic Tracking Method Using Rotating Orthogonal Coils,” </w:t>
      </w:r>
      <w:r w:rsidRPr="00B63BA0">
        <w:rPr>
          <w:i/>
          <w:iCs/>
          <w:noProof/>
          <w:sz w:val="16"/>
        </w:rPr>
        <w:t>IEEE Trans. Magn.</w:t>
      </w:r>
      <w:r w:rsidRPr="00B63BA0">
        <w:rPr>
          <w:noProof/>
          <w:sz w:val="16"/>
        </w:rPr>
        <w:t>, vol. 48, no. 12, pp. 4802–4810, Dec. 2012, doi: 10.1109/TMAG.2012.2203917.</w:t>
      </w:r>
    </w:p>
    <w:p w14:paraId="5C8F53E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2]</w:t>
      </w:r>
      <w:r w:rsidRPr="00B63BA0">
        <w:rPr>
          <w:noProof/>
          <w:sz w:val="16"/>
        </w:rPr>
        <w:tab/>
        <w:t xml:space="preserve">M. Schneider and C. Stevens, “Development and testing of a new magnetic-tracking device for image guidance,” in </w:t>
      </w:r>
      <w:r w:rsidRPr="00B63BA0">
        <w:rPr>
          <w:i/>
          <w:iCs/>
          <w:noProof/>
          <w:sz w:val="16"/>
        </w:rPr>
        <w:t>Medical Imaging 2007: Visualization and Image-Guided Procedures</w:t>
      </w:r>
      <w:r w:rsidRPr="00B63BA0">
        <w:rPr>
          <w:noProof/>
          <w:sz w:val="16"/>
        </w:rPr>
        <w:t>, Mar. 2007, vol. 6505, pp. 65090I-65090I–11, doi: 10.1117/12.713249.</w:t>
      </w:r>
    </w:p>
    <w:p w14:paraId="0191B43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3]</w:t>
      </w:r>
      <w:r w:rsidRPr="00B63BA0">
        <w:rPr>
          <w:noProof/>
          <w:sz w:val="16"/>
        </w:rPr>
        <w:tab/>
        <w:t>J. Hummel, M. Figl, M. Bax, R. Shahidi, H. Bergmann, and W. Birkfellner, “Evaluation of dynamic electromagnetic tracking deviation,” Feb. 2009, p. 72612U, doi: 10.1117/12.813645.</w:t>
      </w:r>
    </w:p>
    <w:p w14:paraId="4DBC1EF0"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4]</w:t>
      </w:r>
      <w:r w:rsidRPr="00B63BA0">
        <w:rPr>
          <w:noProof/>
          <w:sz w:val="16"/>
        </w:rPr>
        <w:tab/>
        <w:t xml:space="preserve">D. Kügler </w:t>
      </w:r>
      <w:r w:rsidRPr="00B63BA0">
        <w:rPr>
          <w:i/>
          <w:iCs/>
          <w:noProof/>
          <w:sz w:val="16"/>
        </w:rPr>
        <w:t>et al.</w:t>
      </w:r>
      <w:r w:rsidRPr="00B63BA0">
        <w:rPr>
          <w:noProof/>
          <w:sz w:val="16"/>
        </w:rPr>
        <w:t xml:space="preserve">, “High-precision evaluation of electromagnetic tracking,” </w:t>
      </w:r>
      <w:r w:rsidRPr="00B63BA0">
        <w:rPr>
          <w:i/>
          <w:iCs/>
          <w:noProof/>
          <w:sz w:val="16"/>
        </w:rPr>
        <w:t>Int. J. Comput. Assist. Radiol. Surg.</w:t>
      </w:r>
      <w:r w:rsidRPr="00B63BA0">
        <w:rPr>
          <w:noProof/>
          <w:sz w:val="16"/>
        </w:rPr>
        <w:t>, vol. 14, no. 7, pp. 1127–1135, 2019, doi: 10.1007/s11548-019-01959-5.</w:t>
      </w:r>
    </w:p>
    <w:p w14:paraId="44FBBF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5]</w:t>
      </w:r>
      <w:r w:rsidRPr="00B63BA0">
        <w:rPr>
          <w:noProof/>
          <w:sz w:val="16"/>
        </w:rPr>
        <w:tab/>
        <w:t xml:space="preserve">D. D. Frantz, A. D. Wiles, S. E. Leis, and S. R. Kirsch, “Accuracy assessment protocols for electromagnetic tracking systems,” </w:t>
      </w:r>
      <w:r w:rsidRPr="00B63BA0">
        <w:rPr>
          <w:i/>
          <w:iCs/>
          <w:noProof/>
          <w:sz w:val="16"/>
        </w:rPr>
        <w:t>Phys. Med. Biol.</w:t>
      </w:r>
      <w:r w:rsidRPr="00B63BA0">
        <w:rPr>
          <w:noProof/>
          <w:sz w:val="16"/>
        </w:rPr>
        <w:t>, vol. 48, no. 14, pp. 2241–2251, Jul. 2003, doi: 10.1088/0031-9155/48/14/314.</w:t>
      </w:r>
    </w:p>
    <w:p w14:paraId="08EB5633"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6]</w:t>
      </w:r>
      <w:r w:rsidRPr="00B63BA0">
        <w:rPr>
          <w:noProof/>
          <w:sz w:val="16"/>
        </w:rPr>
        <w:tab/>
        <w:t xml:space="preserve">C. Nafis, V. Jensen, L. Beauregard, and P. Anderson, “Method for estimating dynamic EM tracking accuracy of surgical navigation tools,” in </w:t>
      </w:r>
      <w:r w:rsidRPr="00B63BA0">
        <w:rPr>
          <w:i/>
          <w:iCs/>
          <w:noProof/>
          <w:sz w:val="16"/>
        </w:rPr>
        <w:t>Proc.SPIE</w:t>
      </w:r>
      <w:r w:rsidRPr="00B63BA0">
        <w:rPr>
          <w:noProof/>
          <w:sz w:val="16"/>
        </w:rPr>
        <w:t>, Mar. 2006, vol. 6141, p. 61410K, doi: 10.1117/12.653448.</w:t>
      </w:r>
    </w:p>
    <w:p w14:paraId="47568C5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7]</w:t>
      </w:r>
      <w:r w:rsidRPr="00B63BA0">
        <w:rPr>
          <w:noProof/>
          <w:sz w:val="16"/>
        </w:rPr>
        <w:tab/>
        <w:t xml:space="preserve">A. M. Franz, T. Haidegger, W. Birkfellner, K. Cleary, T. M. Peters, and L. Maier-Hein, “Electromagnetic tracking in medicine -A review of technology, validation, and applications,” </w:t>
      </w:r>
      <w:r w:rsidRPr="00B63BA0">
        <w:rPr>
          <w:i/>
          <w:iCs/>
          <w:noProof/>
          <w:sz w:val="16"/>
        </w:rPr>
        <w:t xml:space="preserve">IEEE Trans. </w:t>
      </w:r>
      <w:r w:rsidRPr="00B63BA0">
        <w:rPr>
          <w:i/>
          <w:iCs/>
          <w:noProof/>
          <w:sz w:val="16"/>
        </w:rPr>
        <w:lastRenderedPageBreak/>
        <w:t>Med. Imaging</w:t>
      </w:r>
      <w:r w:rsidRPr="00B63BA0">
        <w:rPr>
          <w:noProof/>
          <w:sz w:val="16"/>
        </w:rPr>
        <w:t>, vol. 33, no. 8, pp. 1702–1725, 2014, doi: 10.1109/TMI.2014.2321777.</w:t>
      </w:r>
    </w:p>
    <w:p w14:paraId="5E52A6B7"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8]</w:t>
      </w:r>
      <w:r w:rsidRPr="00B63BA0">
        <w:rPr>
          <w:noProof/>
          <w:sz w:val="16"/>
        </w:rPr>
        <w:tab/>
        <w:t xml:space="preserve">J. B. Hummel </w:t>
      </w:r>
      <w:r w:rsidRPr="00B63BA0">
        <w:rPr>
          <w:i/>
          <w:iCs/>
          <w:noProof/>
          <w:sz w:val="16"/>
        </w:rPr>
        <w:t>et al.</w:t>
      </w:r>
      <w:r w:rsidRPr="00B63BA0">
        <w:rPr>
          <w:noProof/>
          <w:sz w:val="16"/>
        </w:rPr>
        <w:t xml:space="preserve">, “Design and application of an assessment protocol for electromagnetic tracking systems,” </w:t>
      </w:r>
      <w:r w:rsidRPr="00B63BA0">
        <w:rPr>
          <w:i/>
          <w:iCs/>
          <w:noProof/>
          <w:sz w:val="16"/>
        </w:rPr>
        <w:t>Med. Phys.</w:t>
      </w:r>
      <w:r w:rsidRPr="00B63BA0">
        <w:rPr>
          <w:noProof/>
          <w:sz w:val="16"/>
        </w:rPr>
        <w:t>, vol. 32, no. 7, p. 2371, 2005, doi: 10.1118/1.1944327.</w:t>
      </w:r>
    </w:p>
    <w:p w14:paraId="23D2B4C4"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9]</w:t>
      </w:r>
      <w:r w:rsidRPr="00B63BA0">
        <w:rPr>
          <w:noProof/>
          <w:sz w:val="16"/>
        </w:rPr>
        <w:tab/>
        <w:t xml:space="preserve">E. Lugez, H. Sadjadi, D. R. Pichora, R. E. Ellis, S. G. Akl, and G. Fichtinger, “Electromagnetic tracking in surgical and interventional environments: usability study,” </w:t>
      </w:r>
      <w:r w:rsidRPr="00B63BA0">
        <w:rPr>
          <w:i/>
          <w:iCs/>
          <w:noProof/>
          <w:sz w:val="16"/>
        </w:rPr>
        <w:t>Int. J. Comput. Assist. Radiol. Surg.</w:t>
      </w:r>
      <w:r w:rsidRPr="00B63BA0">
        <w:rPr>
          <w:noProof/>
          <w:sz w:val="16"/>
        </w:rPr>
        <w:t>, vol. 10, no. 3, pp. 253–262, 2015, doi: 10.1007/s11548-014-1110-0.</w:t>
      </w:r>
    </w:p>
    <w:p w14:paraId="656D877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0]</w:t>
      </w:r>
      <w:r w:rsidRPr="00B63BA0">
        <w:rPr>
          <w:noProof/>
          <w:sz w:val="16"/>
        </w:rPr>
        <w:tab/>
        <w:t xml:space="preserve">V. V. Kindratenko, “A survey of electromagnetic position tracker calibration techniques,” </w:t>
      </w:r>
      <w:r w:rsidRPr="00B63BA0">
        <w:rPr>
          <w:i/>
          <w:iCs/>
          <w:noProof/>
          <w:sz w:val="16"/>
        </w:rPr>
        <w:t>Virtual Real.</w:t>
      </w:r>
      <w:r w:rsidRPr="00B63BA0">
        <w:rPr>
          <w:noProof/>
          <w:sz w:val="16"/>
        </w:rPr>
        <w:t>, vol. 5, no. 3, pp. 169–182, Sep. 2000, doi: 10.1007/BF01409422.</w:t>
      </w:r>
    </w:p>
    <w:p w14:paraId="35F2A5E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1]</w:t>
      </w:r>
      <w:r w:rsidRPr="00B63BA0">
        <w:rPr>
          <w:noProof/>
          <w:sz w:val="16"/>
        </w:rPr>
        <w:tab/>
        <w:t xml:space="preserve">W. Birkfellner, F. Watzinger, F. Wanschitz, R. Ewers, and H. Bergmann, “Calibration of tracking systems in a surgical environment,” </w:t>
      </w:r>
      <w:r w:rsidRPr="00B63BA0">
        <w:rPr>
          <w:i/>
          <w:iCs/>
          <w:noProof/>
          <w:sz w:val="16"/>
        </w:rPr>
        <w:t>IEEE Trans. Med. Imaging</w:t>
      </w:r>
      <w:r w:rsidRPr="00B63BA0">
        <w:rPr>
          <w:noProof/>
          <w:sz w:val="16"/>
        </w:rPr>
        <w:t>, vol. 17, no. 5, pp. 737–742, 1998, doi: 10.1109/42.736028.</w:t>
      </w:r>
    </w:p>
    <w:p w14:paraId="38D3D900"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2]</w:t>
      </w:r>
      <w:r w:rsidRPr="00B63BA0">
        <w:rPr>
          <w:noProof/>
          <w:sz w:val="16"/>
        </w:rPr>
        <w:tab/>
        <w:t xml:space="preserve">F. Attivissimo, A. D. Nisio, A. M. L. Lanzolla, and M. A. Ragolia, “Analysis of Position Estimation Techniques in a Surgical EM Tracking System,” </w:t>
      </w:r>
      <w:r w:rsidRPr="00B63BA0">
        <w:rPr>
          <w:i/>
          <w:iCs/>
          <w:noProof/>
          <w:sz w:val="16"/>
        </w:rPr>
        <w:t>IEEE Sens. J.</w:t>
      </w:r>
      <w:r w:rsidRPr="00B63BA0">
        <w:rPr>
          <w:noProof/>
          <w:sz w:val="16"/>
        </w:rPr>
        <w:t>, vol. 21, no. 13, pp. 14389–14396, 2021, doi: 10.1109/JSEN.2020.3042647.</w:t>
      </w:r>
    </w:p>
    <w:p w14:paraId="3238AA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3]</w:t>
      </w:r>
      <w:r w:rsidRPr="00B63BA0">
        <w:rPr>
          <w:noProof/>
          <w:sz w:val="16"/>
        </w:rPr>
        <w:tab/>
        <w:t xml:space="preserve">P. Corke, </w:t>
      </w:r>
      <w:r w:rsidRPr="00B63BA0">
        <w:rPr>
          <w:i/>
          <w:iCs/>
          <w:noProof/>
          <w:sz w:val="16"/>
        </w:rPr>
        <w:t>Robotics, Vision and Control</w:t>
      </w:r>
      <w:r w:rsidRPr="00B63BA0">
        <w:rPr>
          <w:noProof/>
          <w:sz w:val="16"/>
        </w:rPr>
        <w:t>, 2nd ed., vol. 118. Cham: Springer International Publishing, 2017.</w:t>
      </w:r>
    </w:p>
    <w:p w14:paraId="42EEA768"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4]</w:t>
      </w:r>
      <w:r w:rsidRPr="00B63BA0">
        <w:rPr>
          <w:noProof/>
          <w:sz w:val="16"/>
        </w:rPr>
        <w:tab/>
        <w:t xml:space="preserve">I. E. Sutherland, “Three-dimensional data input by tablet,” </w:t>
      </w:r>
      <w:r w:rsidRPr="00B63BA0">
        <w:rPr>
          <w:i/>
          <w:iCs/>
          <w:noProof/>
          <w:sz w:val="16"/>
        </w:rPr>
        <w:t>Proc. IEEE</w:t>
      </w:r>
      <w:r w:rsidRPr="00B63BA0">
        <w:rPr>
          <w:noProof/>
          <w:sz w:val="16"/>
        </w:rPr>
        <w:t>, vol. 62, no. 4, pp. 453–461, 1974.</w:t>
      </w:r>
    </w:p>
    <w:p w14:paraId="58992722"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5]</w:t>
      </w:r>
      <w:r w:rsidRPr="00B63BA0">
        <w:rPr>
          <w:noProof/>
          <w:sz w:val="16"/>
        </w:rPr>
        <w:tab/>
        <w:t xml:space="preserve">G. H. White, “Basics of estimating measurement uncertainty,” </w:t>
      </w:r>
      <w:r w:rsidRPr="00B63BA0">
        <w:rPr>
          <w:i/>
          <w:iCs/>
          <w:noProof/>
          <w:sz w:val="16"/>
        </w:rPr>
        <w:t>Clin. Biochem. Rev.</w:t>
      </w:r>
      <w:r w:rsidRPr="00B63BA0">
        <w:rPr>
          <w:noProof/>
          <w:sz w:val="16"/>
        </w:rPr>
        <w:t>, vol. 29 Suppl 1, no. Suppl 1, pp. S53–S60, Aug. 2008, [Online]. Available: https://pubmed.ncbi.nlm.nih.gov/18852859.</w:t>
      </w:r>
    </w:p>
    <w:p w14:paraId="067F21D7"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6]</w:t>
      </w:r>
      <w:r w:rsidRPr="00B63BA0">
        <w:rPr>
          <w:noProof/>
          <w:sz w:val="16"/>
        </w:rPr>
        <w:tab/>
        <w:t xml:space="preserve">E. Paperno and A. Plotkin, “Cylindrical induction coil to accurately imitate the ideal magnetic dipole,” </w:t>
      </w:r>
      <w:r w:rsidRPr="00B63BA0">
        <w:rPr>
          <w:i/>
          <w:iCs/>
          <w:noProof/>
          <w:sz w:val="16"/>
        </w:rPr>
        <w:t>Sensors Actuators, A Phys.</w:t>
      </w:r>
      <w:r w:rsidRPr="00B63BA0">
        <w:rPr>
          <w:noProof/>
          <w:sz w:val="16"/>
        </w:rPr>
        <w:t>, vol. 112, no. 2–3, pp. 248–252, 2004, doi: 10.1016/j.sna.2004.01.004.</w:t>
      </w:r>
    </w:p>
    <w:p w14:paraId="5641EA74"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7]</w:t>
      </w:r>
      <w:r w:rsidRPr="00B63BA0">
        <w:rPr>
          <w:noProof/>
          <w:sz w:val="16"/>
        </w:rPr>
        <w:tab/>
        <w:t xml:space="preserve">T. Schroeder, “An accurate magnetic field solution for medical electromagnetic tracking coils at close range,” </w:t>
      </w:r>
      <w:r w:rsidRPr="00B63BA0">
        <w:rPr>
          <w:i/>
          <w:iCs/>
          <w:noProof/>
          <w:sz w:val="16"/>
        </w:rPr>
        <w:t>J. Appl. Phys.</w:t>
      </w:r>
      <w:r w:rsidRPr="00B63BA0">
        <w:rPr>
          <w:noProof/>
          <w:sz w:val="16"/>
        </w:rPr>
        <w:t>, vol. 117, no. 22, pp. 2–9, Jun. 2015, doi: 10.1063/1.4922667.</w:t>
      </w:r>
    </w:p>
    <w:p w14:paraId="171BE942" w14:textId="50B10DFB" w:rsidR="007B4603" w:rsidRPr="00227976" w:rsidRDefault="00801A99" w:rsidP="00227976">
      <w:pPr>
        <w:pStyle w:val="FigureCaption"/>
        <w:ind w:left="360" w:hanging="360"/>
      </w:pPr>
      <w:r w:rsidRPr="00227976">
        <w:fldChar w:fldCharType="end"/>
      </w:r>
    </w:p>
    <w:sectPr w:rsidR="007B4603" w:rsidRPr="00227976" w:rsidSect="00DA3516">
      <w:headerReference w:type="default" r:id="rId32"/>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5" w:author="Cameron N Riviere" w:date="2022-04-13T17:12:00Z" w:initials="CNR">
    <w:p w14:paraId="59D63D94" w14:textId="63D2903E" w:rsidR="00A31888" w:rsidRDefault="00A31888">
      <w:pPr>
        <w:pStyle w:val="CommentText"/>
      </w:pPr>
      <w:r>
        <w:rPr>
          <w:rStyle w:val="CommentReference"/>
        </w:rPr>
        <w:annotationRef/>
      </w:r>
      <w:r w:rsidRPr="00A31888">
        <w:rPr>
          <w:highlight w:val="yellow"/>
        </w:rPr>
        <w:t>THE MOST IMPORTANT CHANGE TO MAKE:  Somewhere (often the last paragraph of the Intro, but earlier is fine too), we need to clearly &amp; explicitly state what our original contribution is.  It seems like part of it is tutorial; that’s ok, but if so, say so.  Beyond that, you mentioned some other items, such as direct linear transform.  As far as I can tell, the existing draft gets kind of close to stating the contribution in the previous sentence, where you say that “much additional work is needed in areas such as…”, which is good, but we need to be more explicit than that.</w:t>
      </w:r>
    </w:p>
  </w:comment>
  <w:comment w:id="150" w:author="Cameron N Riviere" w:date="2022-04-01T13:46:00Z" w:initials="CNR">
    <w:p w14:paraId="75A86623" w14:textId="77777777" w:rsidR="00C94FE1" w:rsidRDefault="00C94FE1">
      <w:pPr>
        <w:pStyle w:val="CommentText"/>
        <w:rPr>
          <w:rStyle w:val="HTMLCite"/>
          <w:i w:val="0"/>
        </w:rPr>
      </w:pPr>
      <w:r>
        <w:rPr>
          <w:rStyle w:val="CommentReference"/>
        </w:rPr>
        <w:annotationRef/>
      </w:r>
      <w:r>
        <w:t xml:space="preserve">Instead of [23] cite </w:t>
      </w:r>
      <w:r w:rsidRPr="0036641B">
        <w:rPr>
          <w:rStyle w:val="HTMLCite"/>
          <w:i w:val="0"/>
        </w:rPr>
        <w:t xml:space="preserve">Sutherland, Ivan E. (April 1974), "Three-dimensional data input by tablet", Proceedings of the IEEE, </w:t>
      </w:r>
      <w:r w:rsidRPr="0036641B">
        <w:rPr>
          <w:rStyle w:val="HTMLCite"/>
          <w:b/>
          <w:bCs/>
          <w:i w:val="0"/>
        </w:rPr>
        <w:t>62</w:t>
      </w:r>
      <w:r w:rsidRPr="0036641B">
        <w:rPr>
          <w:rStyle w:val="HTMLCite"/>
          <w:i w:val="0"/>
        </w:rPr>
        <w:t xml:space="preserve"> (4): 453–461</w:t>
      </w:r>
      <w:r>
        <w:rPr>
          <w:rStyle w:val="HTMLCite"/>
        </w:rPr>
        <w:t xml:space="preserve">  </w:t>
      </w:r>
      <w:r w:rsidRPr="0036641B">
        <w:rPr>
          <w:rStyle w:val="HTMLCite"/>
          <w:i w:val="0"/>
        </w:rPr>
        <w:t>(or some other reviewed source)</w:t>
      </w:r>
      <w:r>
        <w:rPr>
          <w:rStyle w:val="HTMLCite"/>
          <w:i w:val="0"/>
        </w:rPr>
        <w:t>.</w:t>
      </w:r>
    </w:p>
    <w:p w14:paraId="7D214AF4" w14:textId="754FDDF3" w:rsidR="00C94FE1" w:rsidRDefault="00C94FE1">
      <w:pPr>
        <w:pStyle w:val="CommentText"/>
      </w:pPr>
      <w:r>
        <w:rPr>
          <w:rStyle w:val="HTMLCite"/>
          <w:i w:val="0"/>
        </w:rPr>
        <w:t>Add the page numbers to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9D63D94" w15:done="1"/>
  <w15:commentEx w15:paraId="7D214AF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9D63D94" w16cid:durableId="266982DC"/>
  <w16cid:commentId w16cid:paraId="7D214AF4" w16cid:durableId="266982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738CFC" w14:textId="77777777" w:rsidR="0038712D" w:rsidRDefault="0038712D">
      <w:r>
        <w:separator/>
      </w:r>
    </w:p>
  </w:endnote>
  <w:endnote w:type="continuationSeparator" w:id="0">
    <w:p w14:paraId="37AB2A9B" w14:textId="77777777" w:rsidR="0038712D" w:rsidRDefault="003871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31015E" w14:textId="77777777" w:rsidR="0038712D" w:rsidRDefault="0038712D"/>
  </w:footnote>
  <w:footnote w:type="continuationSeparator" w:id="0">
    <w:p w14:paraId="2598BB05" w14:textId="77777777" w:rsidR="0038712D" w:rsidRDefault="0038712D">
      <w:r>
        <w:continuationSeparator/>
      </w:r>
    </w:p>
  </w:footnote>
  <w:footnote w:id="1">
    <w:p w14:paraId="2688F26B" w14:textId="1CBB3369" w:rsidR="00C94FE1" w:rsidRDefault="00C94FE1">
      <w:pPr>
        <w:pStyle w:val="FootnoteText"/>
      </w:pPr>
      <w:r w:rsidRPr="004A395E">
        <w:rPr>
          <w:rStyle w:val="FootnoteReference"/>
        </w:rPr>
        <w:t>M</w:t>
      </w:r>
      <w:r>
        <w:t>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Claudia Pelle and Elena De Momi are with the Department of Electronics, Information and Bioengineering, Politecnico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obmacl53@gmail.com">
    <w15:presenceInfo w15:providerId="Windows Live" w15:userId="b14ad1a46224187f"/>
  </w15:person>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175"/>
  <w:proofState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10AD"/>
    <w:rsid w:val="00003037"/>
    <w:rsid w:val="00003C75"/>
    <w:rsid w:val="00011CED"/>
    <w:rsid w:val="00013A05"/>
    <w:rsid w:val="00022840"/>
    <w:rsid w:val="00022D6D"/>
    <w:rsid w:val="00023879"/>
    <w:rsid w:val="00023C3E"/>
    <w:rsid w:val="00024475"/>
    <w:rsid w:val="00024ECA"/>
    <w:rsid w:val="00025757"/>
    <w:rsid w:val="0003410F"/>
    <w:rsid w:val="00034B16"/>
    <w:rsid w:val="0003695A"/>
    <w:rsid w:val="00037006"/>
    <w:rsid w:val="00041A24"/>
    <w:rsid w:val="00042B8D"/>
    <w:rsid w:val="00042D59"/>
    <w:rsid w:val="00042E13"/>
    <w:rsid w:val="000435A5"/>
    <w:rsid w:val="000437AB"/>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75F35"/>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B785B"/>
    <w:rsid w:val="000C0414"/>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76EAF"/>
    <w:rsid w:val="001829C8"/>
    <w:rsid w:val="00193657"/>
    <w:rsid w:val="0019790A"/>
    <w:rsid w:val="00197D6E"/>
    <w:rsid w:val="001A3B9A"/>
    <w:rsid w:val="001A42CF"/>
    <w:rsid w:val="001A563C"/>
    <w:rsid w:val="001A60B1"/>
    <w:rsid w:val="001A60E2"/>
    <w:rsid w:val="001B0137"/>
    <w:rsid w:val="001B2686"/>
    <w:rsid w:val="001B28A9"/>
    <w:rsid w:val="001B36B1"/>
    <w:rsid w:val="001B5939"/>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6C7"/>
    <w:rsid w:val="001F4C5C"/>
    <w:rsid w:val="001F4CB3"/>
    <w:rsid w:val="001F56CF"/>
    <w:rsid w:val="00203288"/>
    <w:rsid w:val="00204478"/>
    <w:rsid w:val="0020522E"/>
    <w:rsid w:val="00206520"/>
    <w:rsid w:val="00206E79"/>
    <w:rsid w:val="00207B7F"/>
    <w:rsid w:val="002101CB"/>
    <w:rsid w:val="00212726"/>
    <w:rsid w:val="00213BE9"/>
    <w:rsid w:val="00213EA9"/>
    <w:rsid w:val="0021486E"/>
    <w:rsid w:val="00214E2E"/>
    <w:rsid w:val="002155D4"/>
    <w:rsid w:val="00216141"/>
    <w:rsid w:val="00217186"/>
    <w:rsid w:val="002207C6"/>
    <w:rsid w:val="002213A7"/>
    <w:rsid w:val="002219EC"/>
    <w:rsid w:val="002228F7"/>
    <w:rsid w:val="0022544F"/>
    <w:rsid w:val="00226C90"/>
    <w:rsid w:val="00227976"/>
    <w:rsid w:val="002347DB"/>
    <w:rsid w:val="002350DE"/>
    <w:rsid w:val="00235EA3"/>
    <w:rsid w:val="002376C9"/>
    <w:rsid w:val="002405E1"/>
    <w:rsid w:val="00240ED3"/>
    <w:rsid w:val="002424F5"/>
    <w:rsid w:val="002434A1"/>
    <w:rsid w:val="002477BE"/>
    <w:rsid w:val="002500BE"/>
    <w:rsid w:val="00250C42"/>
    <w:rsid w:val="00252CB5"/>
    <w:rsid w:val="002547B2"/>
    <w:rsid w:val="00262201"/>
    <w:rsid w:val="00263943"/>
    <w:rsid w:val="002679C0"/>
    <w:rsid w:val="00267B35"/>
    <w:rsid w:val="00270AE1"/>
    <w:rsid w:val="00273EFC"/>
    <w:rsid w:val="00277457"/>
    <w:rsid w:val="002871A5"/>
    <w:rsid w:val="002907BE"/>
    <w:rsid w:val="00293237"/>
    <w:rsid w:val="0029348A"/>
    <w:rsid w:val="00294A7B"/>
    <w:rsid w:val="00295168"/>
    <w:rsid w:val="00295EFB"/>
    <w:rsid w:val="002A117A"/>
    <w:rsid w:val="002A12DA"/>
    <w:rsid w:val="002A1BC9"/>
    <w:rsid w:val="002A243E"/>
    <w:rsid w:val="002A7ECA"/>
    <w:rsid w:val="002B30BF"/>
    <w:rsid w:val="002B3C5E"/>
    <w:rsid w:val="002B51EF"/>
    <w:rsid w:val="002B60EE"/>
    <w:rsid w:val="002C2D4F"/>
    <w:rsid w:val="002C4FF6"/>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507D"/>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0E11"/>
    <w:rsid w:val="003828F0"/>
    <w:rsid w:val="0038309D"/>
    <w:rsid w:val="00383BA7"/>
    <w:rsid w:val="003843D7"/>
    <w:rsid w:val="00386911"/>
    <w:rsid w:val="0038712D"/>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E5C4E"/>
    <w:rsid w:val="003F1898"/>
    <w:rsid w:val="003F26BD"/>
    <w:rsid w:val="003F2D01"/>
    <w:rsid w:val="003F45D1"/>
    <w:rsid w:val="003F52AD"/>
    <w:rsid w:val="003F694B"/>
    <w:rsid w:val="00401B55"/>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46F26"/>
    <w:rsid w:val="00453EF9"/>
    <w:rsid w:val="00460DD0"/>
    <w:rsid w:val="004631BC"/>
    <w:rsid w:val="00470A0D"/>
    <w:rsid w:val="00470D79"/>
    <w:rsid w:val="00471FF9"/>
    <w:rsid w:val="00473671"/>
    <w:rsid w:val="00473C1D"/>
    <w:rsid w:val="00481A31"/>
    <w:rsid w:val="00481C67"/>
    <w:rsid w:val="0048272C"/>
    <w:rsid w:val="00482F47"/>
    <w:rsid w:val="00484761"/>
    <w:rsid w:val="00484DD5"/>
    <w:rsid w:val="00486F37"/>
    <w:rsid w:val="00490134"/>
    <w:rsid w:val="0049102C"/>
    <w:rsid w:val="004935C1"/>
    <w:rsid w:val="004943D7"/>
    <w:rsid w:val="004966C7"/>
    <w:rsid w:val="00496854"/>
    <w:rsid w:val="004A1EEE"/>
    <w:rsid w:val="004A395E"/>
    <w:rsid w:val="004A3A3C"/>
    <w:rsid w:val="004A456B"/>
    <w:rsid w:val="004A5C8E"/>
    <w:rsid w:val="004A6681"/>
    <w:rsid w:val="004A72D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57AFD"/>
    <w:rsid w:val="00565CA6"/>
    <w:rsid w:val="005670A6"/>
    <w:rsid w:val="00567A70"/>
    <w:rsid w:val="00567D96"/>
    <w:rsid w:val="00572601"/>
    <w:rsid w:val="00573818"/>
    <w:rsid w:val="00573CAB"/>
    <w:rsid w:val="00573F48"/>
    <w:rsid w:val="0057614B"/>
    <w:rsid w:val="00576C1C"/>
    <w:rsid w:val="005839C4"/>
    <w:rsid w:val="00584860"/>
    <w:rsid w:val="00584A0D"/>
    <w:rsid w:val="00584D0C"/>
    <w:rsid w:val="0058538F"/>
    <w:rsid w:val="00585425"/>
    <w:rsid w:val="005857ED"/>
    <w:rsid w:val="00585C7A"/>
    <w:rsid w:val="00590302"/>
    <w:rsid w:val="00596350"/>
    <w:rsid w:val="0059644A"/>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49B"/>
    <w:rsid w:val="005E692F"/>
    <w:rsid w:val="005F3F9F"/>
    <w:rsid w:val="005F59FD"/>
    <w:rsid w:val="006001E6"/>
    <w:rsid w:val="006019F5"/>
    <w:rsid w:val="00603AA4"/>
    <w:rsid w:val="00605D08"/>
    <w:rsid w:val="006061E4"/>
    <w:rsid w:val="00610F76"/>
    <w:rsid w:val="006111C8"/>
    <w:rsid w:val="00612053"/>
    <w:rsid w:val="00612DDD"/>
    <w:rsid w:val="006136C6"/>
    <w:rsid w:val="00614471"/>
    <w:rsid w:val="00614A23"/>
    <w:rsid w:val="00614EB9"/>
    <w:rsid w:val="0062114B"/>
    <w:rsid w:val="0062251B"/>
    <w:rsid w:val="00623698"/>
    <w:rsid w:val="00623E07"/>
    <w:rsid w:val="00625355"/>
    <w:rsid w:val="00625E96"/>
    <w:rsid w:val="00626CA2"/>
    <w:rsid w:val="00631D29"/>
    <w:rsid w:val="006375BA"/>
    <w:rsid w:val="00637716"/>
    <w:rsid w:val="006405AD"/>
    <w:rsid w:val="00640FC5"/>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2A48"/>
    <w:rsid w:val="006648AC"/>
    <w:rsid w:val="006712DD"/>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5783"/>
    <w:rsid w:val="006C6C70"/>
    <w:rsid w:val="006C7307"/>
    <w:rsid w:val="006D0806"/>
    <w:rsid w:val="006D30E3"/>
    <w:rsid w:val="006D4A40"/>
    <w:rsid w:val="006D513E"/>
    <w:rsid w:val="006D6A35"/>
    <w:rsid w:val="006E0B6D"/>
    <w:rsid w:val="006E38CB"/>
    <w:rsid w:val="006E6C2F"/>
    <w:rsid w:val="006E73A4"/>
    <w:rsid w:val="006F0950"/>
    <w:rsid w:val="006F3162"/>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052C"/>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035B"/>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2ED"/>
    <w:rsid w:val="00804857"/>
    <w:rsid w:val="00807A9A"/>
    <w:rsid w:val="008115B2"/>
    <w:rsid w:val="00813261"/>
    <w:rsid w:val="00813475"/>
    <w:rsid w:val="008142B6"/>
    <w:rsid w:val="00815A21"/>
    <w:rsid w:val="0081663F"/>
    <w:rsid w:val="008168C9"/>
    <w:rsid w:val="00816B60"/>
    <w:rsid w:val="008175D8"/>
    <w:rsid w:val="00821216"/>
    <w:rsid w:val="008225B9"/>
    <w:rsid w:val="008233A8"/>
    <w:rsid w:val="00823624"/>
    <w:rsid w:val="00825E3D"/>
    <w:rsid w:val="00825FFF"/>
    <w:rsid w:val="00830F46"/>
    <w:rsid w:val="00831F8D"/>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38A1"/>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3544"/>
    <w:rsid w:val="008C49CC"/>
    <w:rsid w:val="008C504B"/>
    <w:rsid w:val="008C606D"/>
    <w:rsid w:val="008C6E77"/>
    <w:rsid w:val="008C7336"/>
    <w:rsid w:val="008C75A9"/>
    <w:rsid w:val="008C77DC"/>
    <w:rsid w:val="008D236B"/>
    <w:rsid w:val="008D4E9B"/>
    <w:rsid w:val="008D5013"/>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2257"/>
    <w:rsid w:val="00955C81"/>
    <w:rsid w:val="009565BE"/>
    <w:rsid w:val="0095690D"/>
    <w:rsid w:val="009609C6"/>
    <w:rsid w:val="00964668"/>
    <w:rsid w:val="00964C93"/>
    <w:rsid w:val="00965151"/>
    <w:rsid w:val="00972E4C"/>
    <w:rsid w:val="009733AC"/>
    <w:rsid w:val="009736FC"/>
    <w:rsid w:val="00974388"/>
    <w:rsid w:val="00976A1E"/>
    <w:rsid w:val="00976CB6"/>
    <w:rsid w:val="0097720A"/>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3E01"/>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2B3"/>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61BFC"/>
    <w:rsid w:val="00A65A45"/>
    <w:rsid w:val="00A70980"/>
    <w:rsid w:val="00A70C07"/>
    <w:rsid w:val="00A70CA6"/>
    <w:rsid w:val="00A7108C"/>
    <w:rsid w:val="00A73326"/>
    <w:rsid w:val="00A740F1"/>
    <w:rsid w:val="00A758EA"/>
    <w:rsid w:val="00A801B2"/>
    <w:rsid w:val="00A81D82"/>
    <w:rsid w:val="00A8389F"/>
    <w:rsid w:val="00A848FF"/>
    <w:rsid w:val="00A85734"/>
    <w:rsid w:val="00A85AE8"/>
    <w:rsid w:val="00A863FB"/>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EA6"/>
    <w:rsid w:val="00AB7F17"/>
    <w:rsid w:val="00AC2536"/>
    <w:rsid w:val="00AC3595"/>
    <w:rsid w:val="00AC4850"/>
    <w:rsid w:val="00AD0B12"/>
    <w:rsid w:val="00AD163D"/>
    <w:rsid w:val="00AD4472"/>
    <w:rsid w:val="00AD51EC"/>
    <w:rsid w:val="00AD523A"/>
    <w:rsid w:val="00AE0EB6"/>
    <w:rsid w:val="00AE477D"/>
    <w:rsid w:val="00AE5127"/>
    <w:rsid w:val="00AE5DBA"/>
    <w:rsid w:val="00AF08D8"/>
    <w:rsid w:val="00AF21EB"/>
    <w:rsid w:val="00AF5BA0"/>
    <w:rsid w:val="00AF765D"/>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24ED"/>
    <w:rsid w:val="00B63BA0"/>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11AF"/>
    <w:rsid w:val="00B814B8"/>
    <w:rsid w:val="00B82947"/>
    <w:rsid w:val="00B857CB"/>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4A66"/>
    <w:rsid w:val="00BD66BF"/>
    <w:rsid w:val="00BD73D3"/>
    <w:rsid w:val="00BD79A2"/>
    <w:rsid w:val="00BD7BF9"/>
    <w:rsid w:val="00BE27D7"/>
    <w:rsid w:val="00BE4643"/>
    <w:rsid w:val="00BF0B46"/>
    <w:rsid w:val="00BF0C69"/>
    <w:rsid w:val="00BF2560"/>
    <w:rsid w:val="00BF2671"/>
    <w:rsid w:val="00BF629B"/>
    <w:rsid w:val="00BF655C"/>
    <w:rsid w:val="00C014CC"/>
    <w:rsid w:val="00C0382A"/>
    <w:rsid w:val="00C04A43"/>
    <w:rsid w:val="00C075EF"/>
    <w:rsid w:val="00C11E83"/>
    <w:rsid w:val="00C124A2"/>
    <w:rsid w:val="00C12C23"/>
    <w:rsid w:val="00C14085"/>
    <w:rsid w:val="00C1628C"/>
    <w:rsid w:val="00C166E7"/>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0547"/>
    <w:rsid w:val="00C5605F"/>
    <w:rsid w:val="00C560C6"/>
    <w:rsid w:val="00C56CB2"/>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2C50"/>
    <w:rsid w:val="00CA59CB"/>
    <w:rsid w:val="00CA5CCB"/>
    <w:rsid w:val="00CB00A7"/>
    <w:rsid w:val="00CB0C9C"/>
    <w:rsid w:val="00CB0FCF"/>
    <w:rsid w:val="00CB2B43"/>
    <w:rsid w:val="00CB3CEF"/>
    <w:rsid w:val="00CB4B8D"/>
    <w:rsid w:val="00CB5293"/>
    <w:rsid w:val="00CB530A"/>
    <w:rsid w:val="00CB5635"/>
    <w:rsid w:val="00CC0D99"/>
    <w:rsid w:val="00CC0DDA"/>
    <w:rsid w:val="00CC3E63"/>
    <w:rsid w:val="00CD2BD9"/>
    <w:rsid w:val="00CD3FCF"/>
    <w:rsid w:val="00CD4356"/>
    <w:rsid w:val="00CD43D5"/>
    <w:rsid w:val="00CD4E33"/>
    <w:rsid w:val="00CD684F"/>
    <w:rsid w:val="00CE100D"/>
    <w:rsid w:val="00CE2D4C"/>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04DA"/>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3516"/>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57E35"/>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2EF4"/>
    <w:rsid w:val="00E850EB"/>
    <w:rsid w:val="00E8620A"/>
    <w:rsid w:val="00E9016B"/>
    <w:rsid w:val="00E90EE2"/>
    <w:rsid w:val="00E918F5"/>
    <w:rsid w:val="00E96338"/>
    <w:rsid w:val="00E965C5"/>
    <w:rsid w:val="00E96A3A"/>
    <w:rsid w:val="00E97402"/>
    <w:rsid w:val="00E97B99"/>
    <w:rsid w:val="00EA0D73"/>
    <w:rsid w:val="00EB2E9D"/>
    <w:rsid w:val="00EB32A9"/>
    <w:rsid w:val="00EB3AD2"/>
    <w:rsid w:val="00EB67E7"/>
    <w:rsid w:val="00EC2DD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3A35"/>
    <w:rsid w:val="00F26E38"/>
    <w:rsid w:val="00F31A1D"/>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243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96405"/>
    <w:rsid w:val="00FA04CE"/>
    <w:rsid w:val="00FA06B1"/>
    <w:rsid w:val="00FA0B9F"/>
    <w:rsid w:val="00FA3F97"/>
    <w:rsid w:val="00FA4393"/>
    <w:rsid w:val="00FA55D1"/>
    <w:rsid w:val="00FA5788"/>
    <w:rsid w:val="00FA6777"/>
    <w:rsid w:val="00FB069E"/>
    <w:rsid w:val="00FB2894"/>
    <w:rsid w:val="00FB4070"/>
    <w:rsid w:val="00FB550A"/>
    <w:rsid w:val="00FB5D88"/>
    <w:rsid w:val="00FC0B7B"/>
    <w:rsid w:val="00FC24A7"/>
    <w:rsid w:val="00FC296E"/>
    <w:rsid w:val="00FC5C63"/>
    <w:rsid w:val="00FD1F94"/>
    <w:rsid w:val="00FD347F"/>
    <w:rsid w:val="00FD5CD3"/>
    <w:rsid w:val="00FD64FC"/>
    <w:rsid w:val="00FD6752"/>
    <w:rsid w:val="00FE15B5"/>
    <w:rsid w:val="00FE7083"/>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 w:type="character" w:styleId="EndnoteReference">
    <w:name w:val="endnote reference"/>
    <w:basedOn w:val="DefaultParagraphFont"/>
    <w:rsid w:val="004A39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7571684">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3328002">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85084684">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69578312">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8473475">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676999">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315882">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4.sv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jpe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svg"/><Relationship Id="rId27" Type="http://schemas.openxmlformats.org/officeDocument/2006/relationships/image" Target="media/image17.sv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965</TotalTime>
  <Pages>1</Pages>
  <Words>22900</Words>
  <Characters>130530</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53124</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ert MacLachlan</cp:lastModifiedBy>
  <cp:revision>36</cp:revision>
  <cp:lastPrinted>2024-08-06T13:15:00Z</cp:lastPrinted>
  <dcterms:created xsi:type="dcterms:W3CDTF">2023-08-04T19:55:00Z</dcterms:created>
  <dcterms:modified xsi:type="dcterms:W3CDTF">2024-08-06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